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CA585" w14:textId="77777777" w:rsidR="00FC70C6" w:rsidRDefault="001919E2">
      <w:pPr>
        <w:rPr>
          <w:b/>
          <w:sz w:val="32"/>
          <w:szCs w:val="32"/>
        </w:rPr>
      </w:pPr>
      <w:r w:rsidRPr="00B163D6">
        <w:rPr>
          <w:b/>
          <w:sz w:val="32"/>
          <w:szCs w:val="32"/>
        </w:rPr>
        <w:t>Griffithsin Inhibi</w:t>
      </w:r>
      <w:r w:rsidR="003F51A3">
        <w:rPr>
          <w:b/>
          <w:sz w:val="32"/>
          <w:szCs w:val="32"/>
        </w:rPr>
        <w:t>ts Nipah Virus Entry and Fusion</w:t>
      </w:r>
      <w:r w:rsidR="00174417">
        <w:rPr>
          <w:b/>
          <w:sz w:val="32"/>
          <w:szCs w:val="32"/>
        </w:rPr>
        <w:t>,</w:t>
      </w:r>
      <w:r w:rsidRPr="00B163D6">
        <w:rPr>
          <w:b/>
          <w:sz w:val="32"/>
          <w:szCs w:val="32"/>
        </w:rPr>
        <w:t xml:space="preserve"> and Can Protect Syrian Golden Hamsters from Lethal Nipah Virus Challenge</w:t>
      </w:r>
      <w:r w:rsidR="005A2BFE">
        <w:rPr>
          <w:b/>
          <w:sz w:val="32"/>
          <w:szCs w:val="32"/>
        </w:rPr>
        <w:t xml:space="preserve"> </w:t>
      </w:r>
    </w:p>
    <w:p w14:paraId="6CD68CCC" w14:textId="45221667" w:rsidR="005A2BFE" w:rsidRPr="00B163D6" w:rsidRDefault="005A2BFE">
      <w:pPr>
        <w:rPr>
          <w:b/>
          <w:sz w:val="32"/>
          <w:szCs w:val="32"/>
        </w:rPr>
      </w:pPr>
      <w:r>
        <w:rPr>
          <w:b/>
          <w:sz w:val="32"/>
          <w:szCs w:val="32"/>
        </w:rPr>
        <w:t>(Supplementa</w:t>
      </w:r>
      <w:r w:rsidR="00F94928">
        <w:rPr>
          <w:b/>
          <w:sz w:val="32"/>
          <w:szCs w:val="32"/>
        </w:rPr>
        <w:t>l</w:t>
      </w:r>
      <w:r>
        <w:rPr>
          <w:b/>
          <w:sz w:val="32"/>
          <w:szCs w:val="32"/>
        </w:rPr>
        <w:t xml:space="preserve"> Materials and Methods)</w:t>
      </w:r>
    </w:p>
    <w:p w14:paraId="7DE451C3" w14:textId="77777777" w:rsidR="00B163D6" w:rsidRDefault="00B163D6"/>
    <w:p w14:paraId="3B219628" w14:textId="357C3F07" w:rsidR="00394C83" w:rsidRPr="00B163D6" w:rsidRDefault="00394C83" w:rsidP="00394C83">
      <w:pPr>
        <w:spacing w:line="480" w:lineRule="auto"/>
      </w:pPr>
      <w:r w:rsidRPr="00C36BF6">
        <w:t>M</w:t>
      </w:r>
      <w:r>
        <w:t xml:space="preserve">ichael </w:t>
      </w:r>
      <w:r w:rsidRPr="00C36BF6">
        <w:t>K</w:t>
      </w:r>
      <w:r>
        <w:t>.</w:t>
      </w:r>
      <w:r w:rsidRPr="00C36BF6">
        <w:t xml:space="preserve"> Lo</w:t>
      </w:r>
      <w:r>
        <w:rPr>
          <w:vertAlign w:val="superscript"/>
        </w:rPr>
        <w:t>1,</w:t>
      </w:r>
      <w:r w:rsidRPr="00C36BF6">
        <w:t>, J</w:t>
      </w:r>
      <w:r>
        <w:t xml:space="preserve">essica </w:t>
      </w:r>
      <w:r w:rsidRPr="00C36BF6">
        <w:t>R</w:t>
      </w:r>
      <w:r>
        <w:t>.</w:t>
      </w:r>
      <w:r w:rsidRPr="00C36BF6">
        <w:t xml:space="preserve"> Spengler</w:t>
      </w:r>
      <w:r>
        <w:rPr>
          <w:vertAlign w:val="superscript"/>
        </w:rPr>
        <w:t>1</w:t>
      </w:r>
      <w:r w:rsidRPr="00C36BF6">
        <w:t xml:space="preserve">, </w:t>
      </w:r>
      <w:r>
        <w:t>Lauren R.H. Krumpe</w:t>
      </w:r>
      <w:r w:rsidRPr="00B163D6">
        <w:rPr>
          <w:vertAlign w:val="superscript"/>
        </w:rPr>
        <w:t>2</w:t>
      </w:r>
      <w:r>
        <w:t xml:space="preserve">, </w:t>
      </w:r>
      <w:r w:rsidRPr="00C36BF6">
        <w:t>S</w:t>
      </w:r>
      <w:r>
        <w:t xml:space="preserve">tephen R. </w:t>
      </w:r>
      <w:r w:rsidRPr="00C36BF6">
        <w:t>Welch</w:t>
      </w:r>
      <w:r>
        <w:rPr>
          <w:vertAlign w:val="superscript"/>
        </w:rPr>
        <w:t>1</w:t>
      </w:r>
      <w:r w:rsidRPr="00C36BF6">
        <w:t>,</w:t>
      </w:r>
      <w:r>
        <w:t xml:space="preserve"> </w:t>
      </w:r>
      <w:proofErr w:type="spellStart"/>
      <w:r>
        <w:t>Anasuya</w:t>
      </w:r>
      <w:proofErr w:type="spellEnd"/>
      <w:r>
        <w:t xml:space="preserve"> Chattopadhyay</w:t>
      </w:r>
      <w:r w:rsidRPr="00CE6D4B">
        <w:rPr>
          <w:vertAlign w:val="superscript"/>
        </w:rPr>
        <w:t>3</w:t>
      </w:r>
      <w:r>
        <w:t>,</w:t>
      </w:r>
      <w:r w:rsidRPr="00C36BF6">
        <w:t xml:space="preserve"> J</w:t>
      </w:r>
      <w:r>
        <w:t xml:space="preserve">essica R. </w:t>
      </w:r>
      <w:r w:rsidRPr="00C36BF6">
        <w:t>Harmon</w:t>
      </w:r>
      <w:r>
        <w:rPr>
          <w:vertAlign w:val="superscript"/>
        </w:rPr>
        <w:t>1</w:t>
      </w:r>
      <w:r w:rsidRPr="00C36BF6">
        <w:t>, J</w:t>
      </w:r>
      <w:r>
        <w:t>oAnn</w:t>
      </w:r>
      <w:r w:rsidRPr="00C36BF6">
        <w:t xml:space="preserve"> </w:t>
      </w:r>
      <w:r>
        <w:t xml:space="preserve">D. </w:t>
      </w:r>
      <w:r w:rsidRPr="00C36BF6">
        <w:t>Coleman-McCray</w:t>
      </w:r>
      <w:r>
        <w:rPr>
          <w:vertAlign w:val="superscript"/>
        </w:rPr>
        <w:t>1</w:t>
      </w:r>
      <w:r w:rsidRPr="00C36BF6">
        <w:t>, F</w:t>
      </w:r>
      <w:r>
        <w:t>lorine</w:t>
      </w:r>
      <w:r w:rsidRPr="00C36BF6">
        <w:t xml:space="preserve"> </w:t>
      </w:r>
      <w:r>
        <w:t xml:space="preserve">E.M. </w:t>
      </w:r>
      <w:r w:rsidRPr="00C36BF6">
        <w:t>Scholte</w:t>
      </w:r>
      <w:r>
        <w:rPr>
          <w:vertAlign w:val="superscript"/>
        </w:rPr>
        <w:t>1</w:t>
      </w:r>
      <w:r>
        <w:t>, Anne L. Hotard</w:t>
      </w:r>
      <w:r w:rsidRPr="00A37019">
        <w:rPr>
          <w:vertAlign w:val="superscript"/>
        </w:rPr>
        <w:t>1</w:t>
      </w:r>
      <w:r w:rsidRPr="00C36BF6">
        <w:t xml:space="preserve">, </w:t>
      </w:r>
      <w:r>
        <w:t>John K. Rose</w:t>
      </w:r>
      <w:r w:rsidRPr="00CE6D4B">
        <w:rPr>
          <w:vertAlign w:val="superscript"/>
        </w:rPr>
        <w:t>3</w:t>
      </w:r>
      <w:r>
        <w:t xml:space="preserve">, </w:t>
      </w:r>
      <w:r w:rsidRPr="00C36BF6">
        <w:t>S</w:t>
      </w:r>
      <w:r>
        <w:t xml:space="preserve">tuart </w:t>
      </w:r>
      <w:r w:rsidRPr="00C36BF6">
        <w:t>T</w:t>
      </w:r>
      <w:r>
        <w:t>.</w:t>
      </w:r>
      <w:r w:rsidRPr="00C36BF6">
        <w:t xml:space="preserve"> Nichol</w:t>
      </w:r>
      <w:r>
        <w:rPr>
          <w:vertAlign w:val="superscript"/>
        </w:rPr>
        <w:t>1</w:t>
      </w:r>
      <w:r>
        <w:t>,</w:t>
      </w:r>
      <w:r>
        <w:rPr>
          <w:vertAlign w:val="superscript"/>
        </w:rPr>
        <w:t xml:space="preserve"> </w:t>
      </w:r>
      <w:r>
        <w:t>Kenneth E. Palmer</w:t>
      </w:r>
      <w:r>
        <w:rPr>
          <w:vertAlign w:val="superscript"/>
        </w:rPr>
        <w:t>4</w:t>
      </w:r>
      <w:r>
        <w:t>, Barry R. O’Keefe</w:t>
      </w:r>
      <w:r w:rsidR="009277ED">
        <w:rPr>
          <w:vertAlign w:val="superscript"/>
        </w:rPr>
        <w:t>5</w:t>
      </w:r>
      <w:r w:rsidRPr="00C36BF6">
        <w:t>, C</w:t>
      </w:r>
      <w:r>
        <w:t xml:space="preserve">hristina </w:t>
      </w:r>
      <w:r w:rsidRPr="00C36BF6">
        <w:t>F</w:t>
      </w:r>
      <w:r>
        <w:t>.</w:t>
      </w:r>
      <w:r w:rsidRPr="00C36BF6">
        <w:t xml:space="preserve"> Spiropoulou</w:t>
      </w:r>
      <w:r>
        <w:rPr>
          <w:vertAlign w:val="superscript"/>
        </w:rPr>
        <w:t>1</w:t>
      </w:r>
      <w:r>
        <w:t>*</w:t>
      </w:r>
    </w:p>
    <w:p w14:paraId="4092CAE4" w14:textId="77777777" w:rsidR="00383861" w:rsidRDefault="00383861" w:rsidP="00383861">
      <w:pPr>
        <w:spacing w:line="480" w:lineRule="auto"/>
      </w:pPr>
      <w:r w:rsidRPr="00F34C9B">
        <w:rPr>
          <w:vertAlign w:val="superscript"/>
        </w:rPr>
        <w:t>1</w:t>
      </w:r>
      <w:r>
        <w:t xml:space="preserve"> </w:t>
      </w:r>
      <w:r w:rsidRPr="00746AAC">
        <w:t>Viral Special Pathogens Branch, Division of High-Consequence Pathogens and Pathology, National Center for Emerging and Zoonotic Infectious Diseases, Centers for Disease Control and Prevention, 1600 Clifton Road, M</w:t>
      </w:r>
      <w:r>
        <w:t>S</w:t>
      </w:r>
      <w:r w:rsidRPr="00746AAC">
        <w:t xml:space="preserve"> G-14, Atlanta, GA 30329, USA</w:t>
      </w:r>
    </w:p>
    <w:p w14:paraId="5A7E72BB" w14:textId="77777777" w:rsidR="00383861" w:rsidRDefault="00383861" w:rsidP="00383861">
      <w:pPr>
        <w:spacing w:line="480" w:lineRule="auto"/>
      </w:pPr>
      <w:r w:rsidRPr="00F34C9B">
        <w:rPr>
          <w:vertAlign w:val="superscript"/>
        </w:rPr>
        <w:t>2</w:t>
      </w:r>
      <w:r>
        <w:t xml:space="preserve"> Basic Science Program, Frederick National Laboratory for Cancer Research, Frederick, MD, 201702, USA </w:t>
      </w:r>
    </w:p>
    <w:p w14:paraId="40044AF9" w14:textId="77777777" w:rsidR="00383861" w:rsidRDefault="00383861" w:rsidP="00383861">
      <w:pPr>
        <w:spacing w:line="480" w:lineRule="auto"/>
      </w:pPr>
      <w:r w:rsidRPr="00CE6D4B">
        <w:rPr>
          <w:vertAlign w:val="superscript"/>
        </w:rPr>
        <w:t>3</w:t>
      </w:r>
      <w:r>
        <w:t xml:space="preserve"> Yale University School of Medicine, New Haven, CT, </w:t>
      </w:r>
      <w:r w:rsidRPr="00073800">
        <w:t>06510</w:t>
      </w:r>
      <w:r>
        <w:t>, USA</w:t>
      </w:r>
    </w:p>
    <w:p w14:paraId="7FBD0087" w14:textId="77777777" w:rsidR="00383861" w:rsidRDefault="00383861" w:rsidP="00383861">
      <w:pPr>
        <w:spacing w:line="480" w:lineRule="auto"/>
      </w:pPr>
      <w:r>
        <w:rPr>
          <w:vertAlign w:val="superscript"/>
        </w:rPr>
        <w:t>4</w:t>
      </w:r>
      <w:r>
        <w:t xml:space="preserve"> Center for Predictive Medicine for Biodefense and Emerging Infectious Diseases, University of Louisville School of Medicine, Louisville, KY, 40202, USA</w:t>
      </w:r>
    </w:p>
    <w:p w14:paraId="10CA4597" w14:textId="77777777" w:rsidR="00383861" w:rsidRDefault="00383861" w:rsidP="00383861">
      <w:pPr>
        <w:spacing w:line="480" w:lineRule="auto"/>
      </w:pPr>
      <w:r w:rsidRPr="00AC2FDE">
        <w:rPr>
          <w:vertAlign w:val="superscript"/>
        </w:rPr>
        <w:t>5</w:t>
      </w:r>
      <w:r w:rsidRPr="00AE004E">
        <w:t>Molecular Targets Program, Center for Cancer Research, National Cancer Institute, Frederick, MD</w:t>
      </w:r>
      <w:r>
        <w:t>, 21702, USA</w:t>
      </w:r>
    </w:p>
    <w:p w14:paraId="2064ED6B" w14:textId="77777777" w:rsidR="00973391" w:rsidRDefault="00973391" w:rsidP="00973391">
      <w:pPr>
        <w:spacing w:line="480" w:lineRule="auto"/>
      </w:pPr>
      <w:r w:rsidRPr="00697067">
        <w:rPr>
          <w:vertAlign w:val="superscript"/>
        </w:rPr>
        <w:t>6</w:t>
      </w:r>
      <w:r>
        <w:t xml:space="preserve"> Natural Products Branch, Developmental Therapeutics Program, Division of Cancer Treatment and Diagnosis, </w:t>
      </w:r>
      <w:r w:rsidRPr="00AE004E">
        <w:t>National Cancer Institute, Frederick, MD</w:t>
      </w:r>
      <w:r>
        <w:t>, 21702, USA</w:t>
      </w:r>
    </w:p>
    <w:p w14:paraId="2F41D921" w14:textId="3ADC5FCA" w:rsidR="00FE2A23" w:rsidRDefault="00383861" w:rsidP="00383861">
      <w:pPr>
        <w:spacing w:line="480" w:lineRule="auto"/>
      </w:pPr>
      <w:r w:rsidRPr="008544DD">
        <w:t>*</w:t>
      </w:r>
      <w:r>
        <w:t xml:space="preserve"> Corresponding author: Christina F. Spiropoulou, </w:t>
      </w:r>
      <w:hyperlink r:id="rId7" w:history="1">
        <w:r w:rsidRPr="009156FE">
          <w:rPr>
            <w:rStyle w:val="Hyperlink"/>
          </w:rPr>
          <w:t>ccs8@cdc.gov</w:t>
        </w:r>
      </w:hyperlink>
    </w:p>
    <w:p w14:paraId="0C338110" w14:textId="77777777" w:rsidR="00B163D6" w:rsidRDefault="00B163D6" w:rsidP="00B163D6">
      <w:pPr>
        <w:spacing w:line="480" w:lineRule="auto"/>
      </w:pPr>
      <w:r w:rsidRPr="00A72056">
        <w:t xml:space="preserve">Tel: +1 404 639 </w:t>
      </w:r>
      <w:r>
        <w:t>0327</w:t>
      </w:r>
      <w:r w:rsidRPr="00A72056">
        <w:t>. Fax: +1 404 639 1509.</w:t>
      </w:r>
    </w:p>
    <w:p w14:paraId="2EEAED86" w14:textId="77777777" w:rsidR="00B163D6" w:rsidRDefault="00B163D6" w:rsidP="00B163D6">
      <w:pPr>
        <w:spacing w:line="480" w:lineRule="auto"/>
      </w:pPr>
    </w:p>
    <w:p w14:paraId="05A6F5B1" w14:textId="77777777" w:rsidR="00E82D28" w:rsidRDefault="00B163D6" w:rsidP="00B163D6">
      <w:pPr>
        <w:spacing w:line="480" w:lineRule="auto"/>
      </w:pPr>
      <w:r>
        <w:t xml:space="preserve">Running title: Griffithsin inhibits Nipah virus </w:t>
      </w:r>
      <w:r w:rsidR="00174417" w:rsidRPr="00174417">
        <w:rPr>
          <w:i/>
        </w:rPr>
        <w:t>in vivo</w:t>
      </w:r>
    </w:p>
    <w:p w14:paraId="712C29C4" w14:textId="77777777" w:rsidR="00394C83" w:rsidRDefault="00394C83" w:rsidP="00394C83">
      <w:pPr>
        <w:spacing w:line="480" w:lineRule="auto"/>
      </w:pPr>
      <w:r>
        <w:t>Keywords: Nipah, Griffithsin, Lectin, Entry, Fusion, Inhibitor, Tandemer, Antiviral, Therapeutic, Hamster</w:t>
      </w:r>
    </w:p>
    <w:p w14:paraId="69597FC0" w14:textId="77777777" w:rsidR="0087234C" w:rsidRPr="006F6591" w:rsidRDefault="009A4EEA" w:rsidP="00174417">
      <w:pPr>
        <w:spacing w:line="480" w:lineRule="auto"/>
        <w:rPr>
          <w:b/>
        </w:rPr>
      </w:pPr>
      <w:bookmarkStart w:id="0" w:name="_Hlk19016888"/>
      <w:r>
        <w:rPr>
          <w:b/>
        </w:rPr>
        <w:lastRenderedPageBreak/>
        <w:t>MATERIALS AND METHODS</w:t>
      </w:r>
    </w:p>
    <w:p w14:paraId="2986C9DC" w14:textId="77777777" w:rsidR="002E403E" w:rsidRPr="00D251D2" w:rsidRDefault="002E403E" w:rsidP="002E403E">
      <w:pPr>
        <w:spacing w:line="480" w:lineRule="auto"/>
        <w:rPr>
          <w:b/>
          <w:bCs/>
        </w:rPr>
      </w:pPr>
      <w:r w:rsidRPr="00D251D2">
        <w:rPr>
          <w:b/>
          <w:bCs/>
        </w:rPr>
        <w:t>Biosafety</w:t>
      </w:r>
    </w:p>
    <w:p w14:paraId="32FABFFC" w14:textId="77777777" w:rsidR="002E403E" w:rsidRDefault="002E403E" w:rsidP="002E403E">
      <w:pPr>
        <w:spacing w:line="480" w:lineRule="auto"/>
        <w:rPr>
          <w:i/>
        </w:rPr>
      </w:pPr>
      <w:r w:rsidRPr="00D251D2">
        <w:t>All work with infectious virus or infected animals was conducted</w:t>
      </w:r>
      <w:r>
        <w:t xml:space="preserve"> </w:t>
      </w:r>
      <w:r w:rsidRPr="00D251D2">
        <w:t xml:space="preserve">in a biosafety level 4 (BSL-4) laboratory at </w:t>
      </w:r>
      <w:r>
        <w:t>Centers for Disease Control</w:t>
      </w:r>
      <w:r w:rsidRPr="00D251D2">
        <w:t xml:space="preserve"> </w:t>
      </w:r>
      <w:r>
        <w:t>(CDC)</w:t>
      </w:r>
      <w:r w:rsidRPr="00D251D2">
        <w:t xml:space="preserve"> following established</w:t>
      </w:r>
      <w:r>
        <w:t xml:space="preserve"> </w:t>
      </w:r>
      <w:r w:rsidRPr="00D251D2">
        <w:t>BSL-4 standard operating procedures approved by the</w:t>
      </w:r>
      <w:r>
        <w:t xml:space="preserve"> </w:t>
      </w:r>
      <w:r w:rsidRPr="00D251D2">
        <w:t>Institutional Biosafety Committee.</w:t>
      </w:r>
    </w:p>
    <w:p w14:paraId="58A3EFD3" w14:textId="77777777" w:rsidR="004E47AE" w:rsidRDefault="00614619" w:rsidP="00614619">
      <w:pPr>
        <w:spacing w:line="480" w:lineRule="auto"/>
        <w:rPr>
          <w:i/>
        </w:rPr>
      </w:pPr>
      <w:r w:rsidRPr="009E5184">
        <w:rPr>
          <w:b/>
        </w:rPr>
        <w:t>Cloning, expression and purification of GRFT, monomeric GRFT (</w:t>
      </w:r>
      <w:proofErr w:type="spellStart"/>
      <w:r w:rsidRPr="009E5184">
        <w:rPr>
          <w:b/>
        </w:rPr>
        <w:t>mGRFT</w:t>
      </w:r>
      <w:proofErr w:type="spellEnd"/>
      <w:r w:rsidRPr="009E5184">
        <w:rPr>
          <w:b/>
        </w:rPr>
        <w:t>)</w:t>
      </w:r>
      <w:r w:rsidR="002E403E" w:rsidRPr="009E5184">
        <w:rPr>
          <w:b/>
        </w:rPr>
        <w:t>, Q-GRFT</w:t>
      </w:r>
      <w:r w:rsidRPr="009E5184">
        <w:rPr>
          <w:b/>
        </w:rPr>
        <w:t xml:space="preserve"> and </w:t>
      </w:r>
      <w:proofErr w:type="spellStart"/>
      <w:r w:rsidRPr="009E5184">
        <w:rPr>
          <w:b/>
        </w:rPr>
        <w:t>mGRFT</w:t>
      </w:r>
      <w:proofErr w:type="spellEnd"/>
      <w:r w:rsidRPr="009E5184">
        <w:rPr>
          <w:b/>
        </w:rPr>
        <w:t xml:space="preserve"> tandemers</w:t>
      </w:r>
    </w:p>
    <w:p w14:paraId="24346438" w14:textId="77777777" w:rsidR="00B71955" w:rsidRDefault="00614619" w:rsidP="004E47AE">
      <w:pPr>
        <w:spacing w:line="480" w:lineRule="auto"/>
        <w:ind w:firstLine="720"/>
        <w:rPr>
          <w:i/>
        </w:rPr>
      </w:pPr>
      <w:r w:rsidRPr="00614619">
        <w:t>All restriction enzymes were purchased from New England</w:t>
      </w:r>
      <w:r>
        <w:t xml:space="preserve"> </w:t>
      </w:r>
      <w:r w:rsidRPr="00614619">
        <w:t>Biolabs. All chemicals were obtained from American</w:t>
      </w:r>
      <w:r>
        <w:t xml:space="preserve"> </w:t>
      </w:r>
      <w:r w:rsidRPr="00614619">
        <w:t>Bioanalytical. All primers were purchased</w:t>
      </w:r>
      <w:r>
        <w:t xml:space="preserve"> </w:t>
      </w:r>
      <w:r w:rsidRPr="00614619">
        <w:t xml:space="preserve">from Integrated DNA Technologies. </w:t>
      </w:r>
      <w:r w:rsidR="009E5184" w:rsidRPr="00F365BC">
        <w:t>GRFT, monomeric GRFT (</w:t>
      </w:r>
      <w:proofErr w:type="spellStart"/>
      <w:r w:rsidR="009E5184" w:rsidRPr="00F365BC">
        <w:t>mGRFT</w:t>
      </w:r>
      <w:proofErr w:type="spellEnd"/>
      <w:r w:rsidR="009E5184" w:rsidRPr="00F365BC">
        <w:t xml:space="preserve">), </w:t>
      </w:r>
      <w:proofErr w:type="spellStart"/>
      <w:r w:rsidR="009E5184" w:rsidRPr="00F365BC">
        <w:t>mGRFT</w:t>
      </w:r>
      <w:proofErr w:type="spellEnd"/>
      <w:r w:rsidR="009E5184" w:rsidRPr="00F365BC">
        <w:t xml:space="preserve"> </w:t>
      </w:r>
      <w:proofErr w:type="spellStart"/>
      <w:r w:rsidR="009E5184" w:rsidRPr="00F365BC">
        <w:t>tandemers</w:t>
      </w:r>
      <w:proofErr w:type="spellEnd"/>
      <w:r w:rsidR="009E5184" w:rsidRPr="00F365BC">
        <w:t xml:space="preserve">, and Q-GRFT were </w:t>
      </w:r>
      <w:r w:rsidR="009E5184">
        <w:t xml:space="preserve">expressed and </w:t>
      </w:r>
      <w:r w:rsidR="009E5184" w:rsidRPr="00F365BC">
        <w:t>purified</w:t>
      </w:r>
      <w:r w:rsidR="009E5184">
        <w:t xml:space="preserve"> </w:t>
      </w:r>
      <w:r w:rsidR="009E5184" w:rsidRPr="00614619">
        <w:t>as described previously</w:t>
      </w:r>
      <w:r w:rsidR="009E5184">
        <w:t xml:space="preserve"> </w:t>
      </w:r>
      <w:r w:rsidRPr="00614619">
        <w:t>for the</w:t>
      </w:r>
      <w:r>
        <w:t xml:space="preserve"> </w:t>
      </w:r>
      <w:r w:rsidRPr="00614619">
        <w:t xml:space="preserve">monomeric forms of GRFT </w:t>
      </w:r>
      <w:r>
        <w:fldChar w:fldCharType="begin">
          <w:fldData xml:space="preserve">PEVuZE5vdGU+PENpdGU+PEF1dGhvcj5Nb3VsYWVpPC9BdXRob3I+PFllYXI+MjAxNTwvWWVhcj48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==
</w:fldData>
        </w:fldChar>
      </w:r>
      <w:r w:rsidR="005A2BFE">
        <w:instrText xml:space="preserve"> ADDIN EN.CITE </w:instrText>
      </w:r>
      <w:r w:rsidR="005A2BFE">
        <w:fldChar w:fldCharType="begin">
          <w:fldData xml:space="preserve">PEVuZE5vdGU+PENpdGU+PEF1dGhvcj5Nb3VsYWVpPC9BdXRob3I+PFllYXI+MjAxNTwvWWVhcj48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==
</w:fldData>
        </w:fldChar>
      </w:r>
      <w:r w:rsidR="005A2BFE">
        <w:instrText xml:space="preserve"> ADDIN EN.CITE.DATA </w:instrText>
      </w:r>
      <w:r w:rsidR="005A2BFE">
        <w:fldChar w:fldCharType="end"/>
      </w:r>
      <w:r>
        <w:fldChar w:fldCharType="separate"/>
      </w:r>
      <w:r w:rsidR="005A2BFE">
        <w:rPr>
          <w:noProof/>
        </w:rPr>
        <w:t>[1]</w:t>
      </w:r>
      <w:r>
        <w:fldChar w:fldCharType="end"/>
      </w:r>
      <w:r w:rsidRPr="00614619">
        <w:t>, except that buffer A contained</w:t>
      </w:r>
      <w:r>
        <w:t xml:space="preserve"> </w:t>
      </w:r>
      <w:r w:rsidRPr="00614619">
        <w:t>50 mM maltose.</w:t>
      </w:r>
      <w:r w:rsidR="00B71955">
        <w:rPr>
          <w:i/>
        </w:rPr>
        <w:t xml:space="preserve"> </w:t>
      </w:r>
    </w:p>
    <w:p w14:paraId="08F587C5" w14:textId="77777777" w:rsidR="004E47AE" w:rsidRDefault="00903CA6" w:rsidP="00614619">
      <w:pPr>
        <w:spacing w:line="480" w:lineRule="auto"/>
      </w:pPr>
      <w:r w:rsidRPr="009A4EEA">
        <w:rPr>
          <w:b/>
        </w:rPr>
        <w:t>Plasmids</w:t>
      </w:r>
      <w:r>
        <w:t xml:space="preserve"> </w:t>
      </w:r>
    </w:p>
    <w:p w14:paraId="4E6658B9" w14:textId="45BF9508" w:rsidR="00E75EF8" w:rsidRDefault="00E75EF8" w:rsidP="00174417">
      <w:pPr>
        <w:spacing w:line="480" w:lineRule="auto"/>
      </w:pPr>
      <w:r>
        <w:t xml:space="preserve">Codon-optimized </w:t>
      </w:r>
      <w:proofErr w:type="spellStart"/>
      <w:r>
        <w:t>mCherry</w:t>
      </w:r>
      <w:proofErr w:type="spellEnd"/>
      <w:r>
        <w:t xml:space="preserve">, </w:t>
      </w:r>
      <w:r w:rsidR="00AC54B3">
        <w:t xml:space="preserve">Malaysian </w:t>
      </w:r>
      <w:r>
        <w:t>NiV-F tagged with AU1 and NiV-G tagged with either HA or His6</w:t>
      </w:r>
      <w:r>
        <w:rPr>
          <w:rFonts w:cstheme="minorHAnsi"/>
        </w:rPr>
        <w:t>×</w:t>
      </w:r>
      <w:r>
        <w:t xml:space="preserve"> were synthesized and cloned into a modified </w:t>
      </w:r>
      <w:proofErr w:type="spellStart"/>
      <w:r>
        <w:t>pCAGGS</w:t>
      </w:r>
      <w:proofErr w:type="spellEnd"/>
      <w:r>
        <w:t xml:space="preserve"> mammalian expression plasmid (</w:t>
      </w:r>
      <w:proofErr w:type="spellStart"/>
      <w:r>
        <w:t>Genscript</w:t>
      </w:r>
      <w:proofErr w:type="spellEnd"/>
      <w:r>
        <w:t xml:space="preserve">) </w:t>
      </w:r>
      <w:r>
        <w:fldChar w:fldCharType="begin">
          <w:fldData xml:space="preserve">PEVuZE5vdGU+PENpdGU+PEF1dGhvcj5MbzwvQXV0aG9yPjxZZWFyPjIwMTI8L1llYXI+PFJlY051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</w:fldData>
        </w:fldChar>
      </w:r>
      <w:r w:rsidR="00913338">
        <w:instrText xml:space="preserve"> ADDIN EN.CITE </w:instrText>
      </w:r>
      <w:r w:rsidR="00913338">
        <w:fldChar w:fldCharType="begin">
          <w:fldData xml:space="preserve">PEVuZE5vdGU+PENpdGU+PEF1dGhvcj5MbzwvQXV0aG9yPjxZZWFyPjIwMTI8L1llYXI+PFJlY051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</w:fldData>
        </w:fldChar>
      </w:r>
      <w:r w:rsidR="00913338">
        <w:instrText xml:space="preserve"> ADDIN EN.CITE.DATA </w:instrText>
      </w:r>
      <w:r w:rsidR="00913338">
        <w:fldChar w:fldCharType="end"/>
      </w:r>
      <w:r>
        <w:fldChar w:fldCharType="separate"/>
      </w:r>
      <w:r w:rsidR="00913338">
        <w:rPr>
          <w:noProof/>
        </w:rPr>
        <w:t>[2]</w:t>
      </w:r>
      <w:r>
        <w:fldChar w:fldCharType="end"/>
      </w:r>
      <w:r>
        <w:t>. A pTM1-based plasmid encoding enhanced green fluorescent protein (</w:t>
      </w:r>
      <w:proofErr w:type="spellStart"/>
      <w:r>
        <w:t>eGFP</w:t>
      </w:r>
      <w:proofErr w:type="spellEnd"/>
      <w:r>
        <w:t xml:space="preserve">) under the control of a T7 polymerase promoter (pT7-eGFP) was a kind gift from Dr. Mark E. </w:t>
      </w:r>
      <w:proofErr w:type="spellStart"/>
      <w:r>
        <w:t>Peeples</w:t>
      </w:r>
      <w:proofErr w:type="spellEnd"/>
      <w:r>
        <w:t xml:space="preserve">.  </w:t>
      </w:r>
    </w:p>
    <w:p w14:paraId="476687F9" w14:textId="77777777" w:rsidR="004E47AE" w:rsidRDefault="006A305A" w:rsidP="00174417">
      <w:pPr>
        <w:spacing w:line="480" w:lineRule="auto"/>
      </w:pPr>
      <w:r w:rsidRPr="009A4EEA">
        <w:rPr>
          <w:b/>
        </w:rPr>
        <w:t>Cells</w:t>
      </w:r>
      <w:r w:rsidRPr="006A305A">
        <w:t xml:space="preserve"> </w:t>
      </w:r>
    </w:p>
    <w:p w14:paraId="437B4255" w14:textId="77777777" w:rsidR="00B71955" w:rsidRDefault="006A305A" w:rsidP="004E47AE">
      <w:pPr>
        <w:spacing w:line="480" w:lineRule="auto"/>
        <w:ind w:firstLine="720"/>
      </w:pPr>
      <w:r w:rsidRPr="006A305A">
        <w:t>HeLa (ATCC CCL-2)</w:t>
      </w:r>
      <w:r>
        <w:t xml:space="preserve">, HEK293T/17 (ATCC CRL-11268), HT-1080 (ATCC CCL-121), </w:t>
      </w:r>
      <w:r w:rsidRPr="006A305A">
        <w:t>Vero (ATCC CCL-81)</w:t>
      </w:r>
      <w:r w:rsidR="003C2603">
        <w:t>, and BSRT7/5</w:t>
      </w:r>
      <w:r w:rsidRPr="006A305A">
        <w:t xml:space="preserve"> cells </w:t>
      </w:r>
      <w:r w:rsidR="00FA6BC3">
        <w:fldChar w:fldCharType="begin"/>
      </w:r>
      <w:r w:rsidR="005A2BFE">
        <w:instrText xml:space="preserve"> ADDIN EN.CITE &lt;EndNote&gt;&lt;Cite&gt;&lt;Author&gt;Buchholz&lt;/Author&gt;&lt;Year&gt;1999&lt;/Year&gt;&lt;RecNum&gt;62&lt;/RecNum&gt;&lt;DisplayText&gt;[3]&lt;/DisplayText&gt;&lt;record&gt;&lt;rec-number&gt;62&lt;/rec-number&gt;&lt;foreign-keys&gt;&lt;key app="EN" db-id="drsd9vv9ivrszje9w9u5d90vpdrspaae5pea" timestamp="1567541598"&gt;62&lt;/key&gt;&lt;/foreign-keys&gt;&lt;ref-type name="Journal Article"&gt;17&lt;/ref-type&gt;&lt;contributors&gt;&lt;authors&gt;&lt;author&gt;Buchholz, U. J.&lt;/author&gt;&lt;author&gt;Finke, S.&lt;/author&gt;&lt;author&gt;Conzelmann, K. K.&lt;/author&gt;&lt;/authors&gt;&lt;/contributors&gt;&lt;auth-address&gt;Department of Clinical Virology, Federal Research Center for Virus Diseases of Animals, D-72076 Tubingen, Germany.&lt;/auth-address&gt;&lt;titles&gt;&lt;title&gt;Generation of bovine respiratory syncytial virus (BRSV) from cDNA: BRSV NS2 is not essential for virus replication in tissue culture, and the human RSV leader region acts as a functional BRSV genome promoter&lt;/title&gt;&lt;secondary-title&gt;J Virol&lt;/secondary-title&gt;&lt;/titles&gt;&lt;periodical&gt;&lt;full-title&gt;J Virol&lt;/full-title&gt;&lt;/periodical&gt;&lt;pages&gt;251-9&lt;/pages&gt;&lt;volume&gt;73&lt;/volume&gt;&lt;number&gt;1&lt;/number&gt;&lt;edition&gt;1998/12/16&lt;/edition&gt;&lt;keywords&gt;&lt;keyword&gt;*5&amp;apos; Untranslated Regions&lt;/keyword&gt;&lt;keyword&gt;Animals&lt;/keyword&gt;&lt;keyword&gt;Base Sequence&lt;/keyword&gt;&lt;keyword&gt;Cattle&lt;/keyword&gt;&lt;keyword&gt;Cells, Cultured&lt;/keyword&gt;&lt;keyword&gt;Cloning, Molecular&lt;/keyword&gt;&lt;keyword&gt;DNA, Complementary/chemistry/*genetics&lt;/keyword&gt;&lt;keyword&gt;Molecular Sequence Data&lt;/keyword&gt;&lt;keyword&gt;*Promoter Regions, Genetic&lt;/keyword&gt;&lt;keyword&gt;Respiratory Syncytial Virus, Bovine/*genetics/pathogenicity/physiology&lt;/keyword&gt;&lt;keyword&gt;Respiratory Syncytial Virus, Human/*genetics&lt;/keyword&gt;&lt;keyword&gt;Viral Nonstructural Proteins/*physiology&lt;/keyword&gt;&lt;keyword&gt;*Virus Replication&lt;/keyword&gt;&lt;/keywords&gt;&lt;dates&gt;&lt;year&gt;1999&lt;/year&gt;&lt;pub-dates&gt;&lt;date&gt;Jan&lt;/date&gt;&lt;/pub-dates&gt;&lt;/dates&gt;&lt;isbn&gt;0022-538X (Print)&amp;#xD;0022-538X (Linking)&lt;/isbn&gt;&lt;accession-num&gt;9847328&lt;/accession-num&gt;&lt;urls&gt;&lt;related-urls&gt;&lt;url&gt;https://www.ncbi.nlm.nih.gov/pubmed/9847328&lt;/url&gt;&lt;/related-urls&gt;&lt;/urls&gt;&lt;custom2&gt;PMC103829&lt;/custom2&gt;&lt;/record&gt;&lt;/Cite&gt;&lt;/EndNote&gt;</w:instrText>
      </w:r>
      <w:r w:rsidR="00FA6BC3">
        <w:fldChar w:fldCharType="separate"/>
      </w:r>
      <w:r w:rsidR="005A2BFE">
        <w:rPr>
          <w:noProof/>
        </w:rPr>
        <w:t>[3]</w:t>
      </w:r>
      <w:r w:rsidR="00FA6BC3">
        <w:fldChar w:fldCharType="end"/>
      </w:r>
      <w:r w:rsidR="00FA6BC3">
        <w:t xml:space="preserve"> </w:t>
      </w:r>
      <w:r w:rsidRPr="006A305A">
        <w:t xml:space="preserve">were cultivated in DMEM supplemented with 10% </w:t>
      </w:r>
      <w:r w:rsidR="000709BA">
        <w:t>fetal bovine serum (FBS)</w:t>
      </w:r>
      <w:r w:rsidRPr="006A305A">
        <w:t xml:space="preserve">. </w:t>
      </w:r>
      <w:r w:rsidR="000709BA">
        <w:t xml:space="preserve">CHO-K1 cells (ATCC CCL-61) were maintained in F-12K medium supplemented with 10% FBS. </w:t>
      </w:r>
      <w:r w:rsidRPr="006A305A">
        <w:t>All cells were incubated at 37°C in 5% CO</w:t>
      </w:r>
      <w:r w:rsidRPr="00F354CB">
        <w:rPr>
          <w:vertAlign w:val="subscript"/>
        </w:rPr>
        <w:t>2</w:t>
      </w:r>
      <w:r w:rsidRPr="006A305A">
        <w:t>.</w:t>
      </w:r>
    </w:p>
    <w:p w14:paraId="6AAC9FC7" w14:textId="77777777" w:rsidR="004E47AE" w:rsidRDefault="000421A3" w:rsidP="00174417">
      <w:pPr>
        <w:spacing w:line="480" w:lineRule="auto"/>
      </w:pPr>
      <w:r w:rsidRPr="009A4EEA">
        <w:rPr>
          <w:b/>
        </w:rPr>
        <w:t>Viruses</w:t>
      </w:r>
      <w:r w:rsidRPr="000421A3">
        <w:t xml:space="preserve"> </w:t>
      </w:r>
    </w:p>
    <w:p w14:paraId="7B7A7A85" w14:textId="38515D7B" w:rsidR="000421A3" w:rsidRDefault="005A6364" w:rsidP="005A6364">
      <w:pPr>
        <w:spacing w:line="480" w:lineRule="auto"/>
        <w:ind w:firstLine="720"/>
      </w:pPr>
      <w:proofErr w:type="spellStart"/>
      <w:r w:rsidRPr="000421A3">
        <w:t>Nipah</w:t>
      </w:r>
      <w:proofErr w:type="spellEnd"/>
      <w:r w:rsidRPr="000421A3">
        <w:t xml:space="preserve"> virus</w:t>
      </w:r>
      <w:r>
        <w:t>es</w:t>
      </w:r>
      <w:r w:rsidRPr="000421A3">
        <w:t xml:space="preserve"> (NiV-M</w:t>
      </w:r>
      <w:r w:rsidR="00380FA5">
        <w:t xml:space="preserve"> (passage 3)</w:t>
      </w:r>
      <w:r>
        <w:t xml:space="preserve">, </w:t>
      </w:r>
      <w:r w:rsidRPr="000421A3">
        <w:t>NiV-B</w:t>
      </w:r>
      <w:r w:rsidR="00380FA5">
        <w:t xml:space="preserve"> (passage 3)</w:t>
      </w:r>
      <w:r>
        <w:t xml:space="preserve">, </w:t>
      </w:r>
      <w:proofErr w:type="spellStart"/>
      <w:r>
        <w:t>rNiV-RLuc</w:t>
      </w:r>
      <w:proofErr w:type="spellEnd"/>
      <w:r>
        <w:t xml:space="preserve"> (formerly named </w:t>
      </w:r>
      <w:r w:rsidRPr="000421A3">
        <w:t>NiV-Luc2AM</w:t>
      </w:r>
      <w:r>
        <w:t>)</w:t>
      </w:r>
      <w:r w:rsidR="00380FA5">
        <w:t>(passage 2)</w:t>
      </w:r>
      <w:r w:rsidRPr="000421A3">
        <w:t xml:space="preserve">; </w:t>
      </w:r>
      <w:r>
        <w:t xml:space="preserve">rNiV-ZsG (formerly named </w:t>
      </w:r>
      <w:r w:rsidRPr="000421A3">
        <w:t>NiV-GFP2AM</w:t>
      </w:r>
      <w:r>
        <w:t>))</w:t>
      </w:r>
      <w:r w:rsidR="00380FA5">
        <w:t xml:space="preserve">(passage 3) </w:t>
      </w:r>
      <w:r>
        <w:fldChar w:fldCharType="begin">
          <w:fldData xml:space="preserve">PEVuZE5vdGU+PENpdGU+PEF1dGhvcj5MbzwvQXV0aG9yPjxZZWFyPjIwMTQ8L1llYXI+PFJlY051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</w:fldData>
        </w:fldChar>
      </w:r>
      <w:r w:rsidR="00913338">
        <w:instrText xml:space="preserve"> ADDIN EN.CITE </w:instrText>
      </w:r>
      <w:r w:rsidR="00913338">
        <w:fldChar w:fldCharType="begin">
          <w:fldData xml:space="preserve">PEVuZE5vdGU+PENpdGU+PEF1dGhvcj5MbzwvQXV0aG9yPjxZZWFyPjIwMTQ8L1llYXI+PFJlY051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</w:fldData>
        </w:fldChar>
      </w:r>
      <w:r w:rsidR="00913338">
        <w:instrText xml:space="preserve"> ADDIN EN.CITE.DATA </w:instrText>
      </w:r>
      <w:r w:rsidR="00913338">
        <w:fldChar w:fldCharType="end"/>
      </w:r>
      <w:r>
        <w:fldChar w:fldCharType="separate"/>
      </w:r>
      <w:r w:rsidR="00913338">
        <w:rPr>
          <w:noProof/>
        </w:rPr>
        <w:t>[4]</w:t>
      </w:r>
      <w:r>
        <w:fldChar w:fldCharType="end"/>
      </w:r>
      <w:r w:rsidRPr="000421A3">
        <w:t>, Hendra virus (HeV)</w:t>
      </w:r>
      <w:r w:rsidR="00380FA5">
        <w:t xml:space="preserve"> (passage 7)</w:t>
      </w:r>
      <w:r w:rsidRPr="000421A3">
        <w:t xml:space="preserve">, </w:t>
      </w:r>
      <w:r>
        <w:t xml:space="preserve">and recombinant reporter </w:t>
      </w:r>
      <w:r w:rsidRPr="000421A3">
        <w:t xml:space="preserve">recombinant Measles </w:t>
      </w:r>
      <w:r w:rsidR="001A04DC">
        <w:t xml:space="preserve">vaccine </w:t>
      </w:r>
      <w:r>
        <w:t>virus (</w:t>
      </w:r>
      <w:proofErr w:type="spellStart"/>
      <w:r w:rsidRPr="000421A3">
        <w:t>rMV</w:t>
      </w:r>
      <w:r w:rsidRPr="000421A3">
        <w:rPr>
          <w:vertAlign w:val="superscript"/>
        </w:rPr>
        <w:t>EZ</w:t>
      </w:r>
      <w:r w:rsidRPr="000421A3">
        <w:t>EGFP</w:t>
      </w:r>
      <w:proofErr w:type="spellEnd"/>
      <w:r w:rsidRPr="000421A3">
        <w:t>(3)</w:t>
      </w:r>
      <w:r>
        <w:t>)</w:t>
      </w:r>
      <w:r w:rsidR="00380FA5">
        <w:t xml:space="preserve">(passage 5) </w:t>
      </w:r>
      <w:r>
        <w:fldChar w:fldCharType="begin">
          <w:fldData xml:space="preserve">PEVuZE5vdGU+PENpdGU+PEF1dGhvcj5SZW5uaWNrPC9BdXRob3I+PFllYXI+MjAxNTwvWWVhcj48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</w:fldData>
        </w:fldChar>
      </w:r>
      <w:r w:rsidR="00913338">
        <w:instrText xml:space="preserve"> ADDIN EN.CITE </w:instrText>
      </w:r>
      <w:r w:rsidR="00913338">
        <w:fldChar w:fldCharType="begin">
          <w:fldData xml:space="preserve">PEVuZE5vdGU+PENpdGU+PEF1dGhvcj5SZW5uaWNrPC9BdXRob3I+PFllYXI+MjAxNTwvWWVhcj48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</w:fldData>
        </w:fldChar>
      </w:r>
      <w:r w:rsidR="00913338">
        <w:instrText xml:space="preserve"> ADDIN EN.CITE.DATA </w:instrText>
      </w:r>
      <w:r w:rsidR="00913338">
        <w:fldChar w:fldCharType="end"/>
      </w:r>
      <w:r>
        <w:fldChar w:fldCharType="separate"/>
      </w:r>
      <w:r w:rsidR="00913338">
        <w:rPr>
          <w:noProof/>
        </w:rPr>
        <w:t>[5]</w:t>
      </w:r>
      <w:r>
        <w:fldChar w:fldCharType="end"/>
      </w:r>
      <w:r>
        <w:t xml:space="preserve">, Mumps virus </w:t>
      </w:r>
      <w:r w:rsidRPr="000421A3">
        <w:t>(</w:t>
      </w:r>
      <w:proofErr w:type="spellStart"/>
      <w:r>
        <w:t>r</w:t>
      </w:r>
      <w:r w:rsidRPr="000421A3">
        <w:t>MuV</w:t>
      </w:r>
      <w:proofErr w:type="spellEnd"/>
      <w:r>
        <w:t>-EGFP</w:t>
      </w:r>
      <w:r w:rsidRPr="000421A3">
        <w:t>, Iowa 2006</w:t>
      </w:r>
      <w:r>
        <w:t xml:space="preserve"> strain</w:t>
      </w:r>
      <w:r w:rsidRPr="000421A3">
        <w:t>)</w:t>
      </w:r>
      <w:r w:rsidR="00380FA5">
        <w:t xml:space="preserve"> (passage 3) </w:t>
      </w:r>
      <w:r>
        <w:fldChar w:fldCharType="begin">
          <w:fldData xml:space="preserve">PEVuZE5vdGU+PENpdGU+PEF1dGhvcj5YdTwvQXV0aG9yPjxZZWFyPjIwMTE8L1llYXI+PFJlY051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</w:fldData>
        </w:fldChar>
      </w:r>
      <w:r w:rsidR="00913338">
        <w:instrText xml:space="preserve"> ADDIN EN.CITE </w:instrText>
      </w:r>
      <w:r w:rsidR="00913338">
        <w:fldChar w:fldCharType="begin">
          <w:fldData xml:space="preserve">PEVuZE5vdGU+PENpdGU+PEF1dGhvcj5YdTwvQXV0aG9yPjxZZWFyPjIwMTE8L1llYXI+PFJlY051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</w:fldData>
        </w:fldChar>
      </w:r>
      <w:r w:rsidR="00913338">
        <w:instrText xml:space="preserve"> ADDIN EN.CITE.DATA </w:instrText>
      </w:r>
      <w:r w:rsidR="00913338">
        <w:fldChar w:fldCharType="end"/>
      </w:r>
      <w:r>
        <w:fldChar w:fldCharType="separate"/>
      </w:r>
      <w:r w:rsidR="00913338">
        <w:rPr>
          <w:noProof/>
        </w:rPr>
        <w:t>[6]</w:t>
      </w:r>
      <w:r>
        <w:fldChar w:fldCharType="end"/>
      </w:r>
      <w:r>
        <w:t>, human parainfluenza virus 3 (hPIV3-GFP, JS strain)</w:t>
      </w:r>
      <w:r w:rsidR="00380FA5">
        <w:t xml:space="preserve"> (passage 3)</w:t>
      </w:r>
      <w:r>
        <w:fldChar w:fldCharType="begin"/>
      </w:r>
      <w:r w:rsidR="00913338">
        <w:instrText xml:space="preserve"> ADDIN EN.CITE &lt;EndNote&gt;&lt;Cite&gt;&lt;Author&gt;Zhang&lt;/Author&gt;&lt;Year&gt;2005&lt;/Year&gt;&lt;RecNum&gt;69&lt;/RecNum&gt;&lt;DisplayText&gt;[7]&lt;/DisplayText&gt;&lt;record&gt;&lt;rec-number&gt;69&lt;/rec-number&gt;&lt;foreign-keys&gt;&lt;key app="EN" db-id="drsd9vv9ivrszje9w9u5d90vpdrspaae5pea" timestamp="1568145135"&gt;69&lt;/key&gt;&lt;/foreign-keys&gt;&lt;ref-type name="Journal Article"&gt;17&lt;/ref-type&gt;&lt;contributors&gt;&lt;authors&gt;&lt;author&gt;Zhang, L.&lt;/author&gt;&lt;author&gt;Bukreyev, A.&lt;/author&gt;&lt;author&gt;Thompson, C. I.&lt;/author&gt;&lt;author&gt;Watson, B.&lt;/author&gt;&lt;author&gt;Peeples, M. E.&lt;/author&gt;&lt;author&gt;Collins, P. L.&lt;/author&gt;&lt;author&gt;Pickles, R. J.&lt;/author&gt;&lt;/authors&gt;&lt;/contributors&gt;&lt;auth-address&gt;CF/Pulmonary Research and Treatment Center, 7021 Thurston Bowles, University of North Carolina at Chapel Hill, Chapel Hill, NC 27599-7248, USA.&lt;/auth-address&gt;&lt;titles&gt;&lt;title&gt;Infection of ciliated cells by human parainfluenza virus type 3 in an in vitro model of human airway epithelium&lt;/title&gt;&lt;secondary-title&gt;J Virol&lt;/secondary-title&gt;&lt;alt-title&gt;Journal of virology&lt;/alt-title&gt;&lt;/titles&gt;&lt;periodical&gt;&lt;full-title&gt;J Virol&lt;/full-title&gt;&lt;/periodical&gt;&lt;pages&gt;1113-24&lt;/pages&gt;&lt;volume&gt;79&lt;/volume&gt;&lt;number&gt;2&lt;/number&gt;&lt;edition&gt;2004/12/23&lt;/edition&gt;&lt;keywords&gt;&lt;keyword&gt;Bronchi/*virology&lt;/keyword&gt;&lt;keyword&gt;Cell Differentiation&lt;/keyword&gt;&lt;keyword&gt;Cells, Cultured&lt;/keyword&gt;&lt;keyword&gt;Cilia/*virology&lt;/keyword&gt;&lt;keyword&gt;Epithelial Cells/virology&lt;/keyword&gt;&lt;keyword&gt;Heparitin Sulfate/analysis&lt;/keyword&gt;&lt;keyword&gt;Humans&lt;/keyword&gt;&lt;keyword&gt;N-Acetylneuraminic Acid/analysis&lt;/keyword&gt;&lt;keyword&gt;Neuraminidase/pharmacology&lt;/keyword&gt;&lt;keyword&gt;Parainfluenza Virus 3, Human/*physiology&lt;/keyword&gt;&lt;keyword&gt;Trachea/*virology&lt;/keyword&gt;&lt;keyword&gt;Viral Proteins/metabolism&lt;/keyword&gt;&lt;keyword&gt;Virus Shedding&lt;/keyword&gt;&lt;/keywords&gt;&lt;dates&gt;&lt;year&gt;2005&lt;/year&gt;&lt;pub-dates&gt;&lt;date&gt;Jan&lt;/date&gt;&lt;/pub-dates&gt;&lt;/dates&gt;&lt;isbn&gt;0022-538X (Print)&amp;#xD;0022-538x&lt;/isbn&gt;&lt;accession-num&gt;15613339&lt;/accession-num&gt;&lt;urls&gt;&lt;/urls&gt;&lt;custom2&gt;PMC538579&lt;/custom2&gt;&lt;electronic-resource-num&gt;10.1128/jvi.79.2.1113-1124.2005&lt;/electronic-resource-num&gt;&lt;remote-database-provider&gt;NLM&lt;/remote-database-provider&gt;&lt;language&gt;eng&lt;/language&gt;&lt;/record&gt;&lt;/Cite&gt;&lt;/EndNote&gt;</w:instrText>
      </w:r>
      <w:r>
        <w:fldChar w:fldCharType="separate"/>
      </w:r>
      <w:r w:rsidR="00913338">
        <w:rPr>
          <w:noProof/>
        </w:rPr>
        <w:t>[7]</w:t>
      </w:r>
      <w:r>
        <w:fldChar w:fldCharType="end"/>
      </w:r>
      <w:r>
        <w:t>, human metapneumovirus (hMPV-GFP,</w:t>
      </w:r>
      <w:r w:rsidRPr="00067323">
        <w:t xml:space="preserve"> </w:t>
      </w:r>
      <w:r w:rsidRPr="000421A3">
        <w:t>CAN97-83</w:t>
      </w:r>
      <w:r>
        <w:t xml:space="preserve"> strain)</w:t>
      </w:r>
      <w:r w:rsidR="00380FA5">
        <w:t xml:space="preserve"> (passage 2) </w:t>
      </w:r>
      <w:r>
        <w:fldChar w:fldCharType="begin"/>
      </w:r>
      <w:r w:rsidR="00913338">
        <w:instrText xml:space="preserve"> ADDIN EN.CITE &lt;EndNote&gt;&lt;Cite&gt;&lt;Author&gt;Biacchesi&lt;/Author&gt;&lt;Year&gt;2004&lt;/Year&gt;&lt;RecNum&gt;74&lt;/RecNum&gt;&lt;DisplayText&gt;[8]&lt;/DisplayText&gt;&lt;record&gt;&lt;rec-number&gt;74&lt;/rec-number&gt;&lt;foreign-keys&gt;&lt;key app="EN" db-id="drsd9vv9ivrszje9w9u5d90vpdrspaae5pea" timestamp="1568295100"&gt;74&lt;/key&gt;&lt;/foreign-keys&gt;&lt;ref-type name="Journal Article"&gt;17&lt;/ref-type&gt;&lt;contributors&gt;&lt;authors&gt;&lt;author&gt;Biacchesi, S.&lt;/author&gt;&lt;author&gt;Skiadopoulos, M. H.&lt;/author&gt;&lt;author&gt;Tran, K. C.&lt;/author&gt;&lt;author&gt;Murphy, B. R.&lt;/author&gt;&lt;author&gt;Collins, P. L.&lt;/author&gt;&lt;author&gt;Buchholz, U. J.&lt;/author&gt;&lt;/authors&gt;&lt;/contributors&gt;&lt;auth-address&gt;Laboratory of Infectious Diseases, National Institute of Allergy and Infectious Diseases, Bethesda, MD 20892-8007, USA.&lt;/auth-address&gt;&lt;titles&gt;&lt;title&gt;Recovery of human metapneumovirus from cDNA: optimization of growth in vitro and expression of additional genes&lt;/title&gt;&lt;secondary-title&gt;Virology&lt;/secondary-title&gt;&lt;alt-title&gt;Virology&lt;/alt-title&gt;&lt;/titles&gt;&lt;periodical&gt;&lt;full-title&gt;Virology&lt;/full-title&gt;&lt;/periodical&gt;&lt;alt-periodical&gt;&lt;full-title&gt;Virology&lt;/full-title&gt;&lt;/alt-periodical&gt;&lt;pages&gt;247-59&lt;/pages&gt;&lt;volume&gt;321&lt;/volume&gt;&lt;number&gt;2&lt;/number&gt;&lt;edition&gt;2004/03/31&lt;/edition&gt;&lt;keywords&gt;&lt;keyword&gt;Animals&lt;/keyword&gt;&lt;keyword&gt;Cell Line&lt;/keyword&gt;&lt;keyword&gt;DNA, Complementary&lt;/keyword&gt;&lt;keyword&gt;*Genome, Viral&lt;/keyword&gt;&lt;keyword&gt;Green Fluorescent Proteins&lt;/keyword&gt;&lt;keyword&gt;Humans&lt;/keyword&gt;&lt;keyword&gt;Luminescent Proteins/metabolism&lt;/keyword&gt;&lt;keyword&gt;Metapneumovirus/*genetics/growth &amp;amp; development/metabolism&lt;/keyword&gt;&lt;keyword&gt;Promoter Regions, Genetic&lt;/keyword&gt;&lt;keyword&gt;Reassortant Viruses&lt;/keyword&gt;&lt;keyword&gt;Recombination, Genetic&lt;/keyword&gt;&lt;keyword&gt;Time Factors&lt;/keyword&gt;&lt;keyword&gt;Trypsin&lt;/keyword&gt;&lt;/keywords&gt;&lt;dates&gt;&lt;year&gt;2004&lt;/year&gt;&lt;pub-dates&gt;&lt;date&gt;Apr 10&lt;/date&gt;&lt;/pub-dates&gt;&lt;/dates&gt;&lt;isbn&gt;0042-6822 (Print)&amp;#xD;0042-6822&lt;/isbn&gt;&lt;accession-num&gt;15051385&lt;/accession-num&gt;&lt;urls&gt;&lt;/urls&gt;&lt;electronic-resource-num&gt;10.1016/j.virol.2003.12.020&lt;/electronic-resource-num&gt;&lt;remote-database-provider&gt;NLM&lt;/remote-database-provider&gt;&lt;language&gt;eng&lt;/language&gt;&lt;/record&gt;&lt;/Cite&gt;&lt;/EndNote&gt;</w:instrText>
      </w:r>
      <w:r>
        <w:fldChar w:fldCharType="separate"/>
      </w:r>
      <w:r w:rsidR="00913338">
        <w:rPr>
          <w:noProof/>
        </w:rPr>
        <w:t>[8]</w:t>
      </w:r>
      <w:r>
        <w:fldChar w:fldCharType="end"/>
      </w:r>
      <w:r>
        <w:t>, Lassa virus (</w:t>
      </w:r>
      <w:proofErr w:type="spellStart"/>
      <w:r>
        <w:t>rLASV-ZsG</w:t>
      </w:r>
      <w:proofErr w:type="spellEnd"/>
      <w:r>
        <w:t>)</w:t>
      </w:r>
      <w:r w:rsidR="00380FA5">
        <w:t xml:space="preserve"> (passage 3)</w:t>
      </w:r>
      <w:r>
        <w:fldChar w:fldCharType="begin">
          <w:fldData xml:space="preserve">PEVuZE5vdGU+PENpdGU+PEF1dGhvcj5XZWxjaDwvQXV0aG9yPjxZZWFyPjIwMTY8L1llYXI+PFJl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</w:fldData>
        </w:fldChar>
      </w:r>
      <w:r w:rsidR="00913338">
        <w:instrText xml:space="preserve"> ADDIN EN.CITE </w:instrText>
      </w:r>
      <w:r w:rsidR="00913338">
        <w:fldChar w:fldCharType="begin">
          <w:fldData xml:space="preserve">PEVuZE5vdGU+PENpdGU+PEF1dGhvcj5XZWxjaDwvQXV0aG9yPjxZZWFyPjIwMTY8L1llYXI+PFJl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</w:fldData>
        </w:fldChar>
      </w:r>
      <w:r w:rsidR="00913338">
        <w:instrText xml:space="preserve"> ADDIN EN.CITE.DATA </w:instrText>
      </w:r>
      <w:r w:rsidR="00913338">
        <w:fldChar w:fldCharType="end"/>
      </w:r>
      <w:r>
        <w:fldChar w:fldCharType="separate"/>
      </w:r>
      <w:r w:rsidR="00913338">
        <w:rPr>
          <w:noProof/>
        </w:rPr>
        <w:t>[9]</w:t>
      </w:r>
      <w:r>
        <w:fldChar w:fldCharType="end"/>
      </w:r>
      <w:r>
        <w:t>, and Crimean Congo Hemorrhagic Fever virus (</w:t>
      </w:r>
      <w:proofErr w:type="spellStart"/>
      <w:r>
        <w:t>rCCHFV-ZsG</w:t>
      </w:r>
      <w:proofErr w:type="spellEnd"/>
      <w:r>
        <w:t>)</w:t>
      </w:r>
      <w:r w:rsidR="00380FA5">
        <w:t xml:space="preserve"> (passage 2)</w:t>
      </w:r>
      <w:r>
        <w:fldChar w:fldCharType="begin">
          <w:fldData xml:space="preserve">PEVuZE5vdGU+PENpdGU+PEF1dGhvcj5XZWxjaDwvQXV0aG9yPjxZZWFyPjIwMTc8L1llYXI+PFJl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</w:fldData>
        </w:fldChar>
      </w:r>
      <w:r w:rsidR="00913338">
        <w:instrText xml:space="preserve"> ADDIN EN.CITE </w:instrText>
      </w:r>
      <w:r w:rsidR="00913338">
        <w:fldChar w:fldCharType="begin">
          <w:fldData xml:space="preserve">PEVuZE5vdGU+PENpdGU+PEF1dGhvcj5XZWxjaDwvQXV0aG9yPjxZZWFyPjIwMTc8L1llYXI+PFJl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</w:fldData>
        </w:fldChar>
      </w:r>
      <w:r w:rsidR="00913338">
        <w:instrText xml:space="preserve"> ADDIN EN.CITE.DATA </w:instrText>
      </w:r>
      <w:r w:rsidR="00913338">
        <w:fldChar w:fldCharType="end"/>
      </w:r>
      <w:r>
        <w:fldChar w:fldCharType="separate"/>
      </w:r>
      <w:r w:rsidR="00913338">
        <w:rPr>
          <w:noProof/>
        </w:rPr>
        <w:t>[10]</w:t>
      </w:r>
      <w:r>
        <w:fldChar w:fldCharType="end"/>
      </w:r>
      <w:r>
        <w:t xml:space="preserve"> </w:t>
      </w:r>
      <w:r w:rsidRPr="000421A3">
        <w:t xml:space="preserve">were propagated in </w:t>
      </w:r>
      <w:r w:rsidR="000421A3" w:rsidRPr="000421A3">
        <w:t>either Vero E6 (ATCC CRL-1586) or Vero (ATCC CCL-81) cells, and were quantitated by 50% tissue culture infections dose (TCID</w:t>
      </w:r>
      <w:r w:rsidR="000421A3" w:rsidRPr="000421A3">
        <w:rPr>
          <w:vertAlign w:val="subscript"/>
        </w:rPr>
        <w:t>50</w:t>
      </w:r>
      <w:r w:rsidR="000421A3" w:rsidRPr="000421A3">
        <w:t>) assay using the Reed and Muench method</w:t>
      </w:r>
      <w:r w:rsidR="00554304">
        <w:t xml:space="preserve"> </w:t>
      </w:r>
      <w:r w:rsidR="00554304">
        <w:fldChar w:fldCharType="begin"/>
      </w:r>
      <w:r w:rsidR="00913338">
        <w:instrText xml:space="preserve"> ADDIN EN.CITE &lt;EndNote&gt;&lt;Cite&gt;&lt;Author&gt;Reed&lt;/Author&gt;&lt;Year&gt;1938 &lt;/Year&gt;&lt;RecNum&gt;56&lt;/RecNum&gt;&lt;DisplayText&gt;[11]&lt;/DisplayText&gt;&lt;record&gt;&lt;rec-number&gt;56&lt;/rec-number&gt;&lt;foreign-keys&gt;&lt;key app="EN" db-id="drsd9vv9ivrszje9w9u5d90vpdrspaae5pea" timestamp="1567105758"&gt;56&lt;/key&gt;&lt;/foreign-keys&gt;&lt;ref-type name="Journal Article"&gt;17&lt;/ref-type&gt;&lt;contributors&gt;&lt;authors&gt;&lt;author&gt;Reed, L.J.&lt;/author&gt;&lt;author&gt;Muench, H.&lt;/author&gt;&lt;/authors&gt;&lt;/contributors&gt;&lt;titles&gt;&lt;title&gt;A simple method of estimating fifty percent endpoints&lt;/title&gt;&lt;secondary-title&gt;Am J Hygiene &lt;/secondary-title&gt;&lt;/titles&gt;&lt;periodical&gt;&lt;full-title&gt;Am J Hygiene&lt;/full-title&gt;&lt;/periodical&gt;&lt;pages&gt;493–497&lt;/pages&gt;&lt;volume&gt;27&lt;/volume&gt;&lt;dates&gt;&lt;year&gt;1938 &lt;/year&gt;&lt;/dates&gt;&lt;urls&gt;&lt;/urls&gt;&lt;/record&gt;&lt;/Cite&gt;&lt;/EndNote&gt;</w:instrText>
      </w:r>
      <w:r w:rsidR="00554304">
        <w:fldChar w:fldCharType="separate"/>
      </w:r>
      <w:r w:rsidR="00913338">
        <w:rPr>
          <w:noProof/>
        </w:rPr>
        <w:t>[11]</w:t>
      </w:r>
      <w:r w:rsidR="00554304">
        <w:fldChar w:fldCharType="end"/>
      </w:r>
      <w:r w:rsidR="000421A3">
        <w:t xml:space="preserve">. </w:t>
      </w:r>
      <w:r w:rsidR="000421A3" w:rsidRPr="000421A3">
        <w:t>Both hMPV-GFP</w:t>
      </w:r>
      <w:r w:rsidR="000421A3">
        <w:t xml:space="preserve"> </w:t>
      </w:r>
      <w:r w:rsidR="000421A3" w:rsidRPr="000421A3">
        <w:t xml:space="preserve">(CAN97-83) and hPIV3-GFP (JS) were obtained from </w:t>
      </w:r>
      <w:proofErr w:type="spellStart"/>
      <w:r w:rsidR="000421A3" w:rsidRPr="000421A3">
        <w:t>ViraTree</w:t>
      </w:r>
      <w:proofErr w:type="spellEnd"/>
      <w:r w:rsidR="000421A3" w:rsidRPr="000421A3">
        <w:t>.</w:t>
      </w:r>
      <w:r>
        <w:t xml:space="preserve"> Unless stated otherwise, all infections were performed at multiplicity of infection (MOI) of 0.25. </w:t>
      </w:r>
    </w:p>
    <w:p w14:paraId="24BB295E" w14:textId="77777777" w:rsidR="004E47AE" w:rsidRDefault="001B25D3" w:rsidP="00174417">
      <w:pPr>
        <w:spacing w:line="480" w:lineRule="auto"/>
      </w:pPr>
      <w:r w:rsidRPr="003B3EA7">
        <w:rPr>
          <w:b/>
        </w:rPr>
        <w:t xml:space="preserve">Reporter </w:t>
      </w:r>
      <w:r w:rsidR="008F7904">
        <w:rPr>
          <w:b/>
        </w:rPr>
        <w:t>virus</w:t>
      </w:r>
      <w:r w:rsidRPr="003B3EA7">
        <w:rPr>
          <w:b/>
        </w:rPr>
        <w:t xml:space="preserve"> </w:t>
      </w:r>
      <w:r w:rsidR="000162A1" w:rsidRPr="003B3EA7">
        <w:rPr>
          <w:b/>
        </w:rPr>
        <w:t>and minigenome assays</w:t>
      </w:r>
      <w:r>
        <w:t xml:space="preserve"> </w:t>
      </w:r>
    </w:p>
    <w:p w14:paraId="3B2EC81A" w14:textId="744B2CAE" w:rsidR="006A305A" w:rsidRDefault="00FE0653" w:rsidP="004E47AE">
      <w:pPr>
        <w:spacing w:line="480" w:lineRule="auto"/>
        <w:ind w:firstLine="720"/>
      </w:pPr>
      <w:r>
        <w:t xml:space="preserve">Recombinant reporter virus assays were performed as previously described </w:t>
      </w:r>
      <w:r>
        <w:fldChar w:fldCharType="begin">
          <w:fldData xml:space="preserve">PEVuZE5vdGU+PENpdGU+PEF1dGhvcj5MbzwvQXV0aG9yPjxZZWFyPjIwMTQ8L1llYXI+PFJlY051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</w:fldData>
        </w:fldChar>
      </w:r>
      <w:r>
        <w:instrText xml:space="preserve"> ADDIN EN.CITE </w:instrText>
      </w:r>
      <w:r>
        <w:fldChar w:fldCharType="begin">
          <w:fldData xml:space="preserve">PEVuZE5vdGU+PENpdGU+PEF1dGhvcj5MbzwvQXV0aG9yPjxZZWFyPjIwMTQ8L1llYXI+PFJlY051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</w:fldData>
        </w:fldChar>
      </w:r>
      <w:r>
        <w:instrText xml:space="preserve"> ADDIN EN.CITE.DATA </w:instrText>
      </w:r>
      <w:r>
        <w:fldChar w:fldCharType="end"/>
      </w:r>
      <w:r>
        <w:fldChar w:fldCharType="separate"/>
      </w:r>
      <w:r>
        <w:rPr>
          <w:noProof/>
        </w:rPr>
        <w:t>[4, 12]</w:t>
      </w:r>
      <w:r>
        <w:fldChar w:fldCharType="end"/>
      </w:r>
      <w:r>
        <w:t xml:space="preserve">. </w:t>
      </w:r>
      <w:r w:rsidR="001B25D3">
        <w:t>10</w:t>
      </w:r>
      <w:r w:rsidR="001B25D3" w:rsidRPr="002B2402">
        <w:rPr>
          <w:vertAlign w:val="superscript"/>
        </w:rPr>
        <w:t>4</w:t>
      </w:r>
      <w:r w:rsidR="001B25D3">
        <w:t xml:space="preserve"> cells were seeded into 96-well opaque white plates (</w:t>
      </w:r>
      <w:r w:rsidR="00A07CDD">
        <w:t>Corning 3917</w:t>
      </w:r>
      <w:r w:rsidR="001B25D3">
        <w:t>)</w:t>
      </w:r>
      <w:r w:rsidR="00B71955">
        <w:t xml:space="preserve"> overnight</w:t>
      </w:r>
      <w:r w:rsidR="00F26DDC">
        <w:t xml:space="preserve"> and </w:t>
      </w:r>
      <w:r w:rsidR="001B25D3" w:rsidRPr="001B25D3">
        <w:t xml:space="preserve">were pre-treated with 3-fold serial dilutions of GRFT for 1 h before being infected with </w:t>
      </w:r>
      <w:proofErr w:type="spellStart"/>
      <w:r w:rsidR="001B25D3" w:rsidRPr="001B25D3">
        <w:t>rNiV-RLuc</w:t>
      </w:r>
      <w:proofErr w:type="spellEnd"/>
      <w:r w:rsidR="001B25D3" w:rsidRPr="001B25D3">
        <w:t xml:space="preserve"> </w:t>
      </w:r>
      <w:r w:rsidR="00A71544">
        <w:t xml:space="preserve">without washing </w:t>
      </w:r>
      <w:r w:rsidR="001B25D3" w:rsidRPr="001B25D3">
        <w:t>at multiplicity of infection (MOI) = 0.25. At 24 h post-infection (hpi), Renilla luciferase activity was measured using Renilla-Glo reagent</w:t>
      </w:r>
      <w:r w:rsidR="00060201">
        <w:t xml:space="preserve"> (Promega)</w:t>
      </w:r>
      <w:r w:rsidR="001B25D3" w:rsidRPr="001B25D3">
        <w:t xml:space="preserve"> in a </w:t>
      </w:r>
      <w:proofErr w:type="spellStart"/>
      <w:r w:rsidR="001B25D3" w:rsidRPr="001B25D3">
        <w:t>Biotek</w:t>
      </w:r>
      <w:proofErr w:type="spellEnd"/>
      <w:r w:rsidR="001B25D3" w:rsidRPr="001B25D3">
        <w:t xml:space="preserve"> HD1 synergy instrument</w:t>
      </w:r>
      <w:r w:rsidR="00804B2F">
        <w:t xml:space="preserve"> </w:t>
      </w:r>
      <w:r w:rsidR="001B25D3" w:rsidRPr="001B25D3">
        <w:t>and was normalized to untreated cells infected with rNiV-RLuc.</w:t>
      </w:r>
      <w:r w:rsidR="008F7904">
        <w:t xml:space="preserve"> Recombinant reporter viruses expressing green fluorescent proteins were assayed between 48-72 hpi either for total fluorescence or for </w:t>
      </w:r>
      <w:r w:rsidR="0098130F">
        <w:t xml:space="preserve">numbers of </w:t>
      </w:r>
      <w:r w:rsidR="008F7904">
        <w:t xml:space="preserve">GFP+ cells using </w:t>
      </w:r>
      <w:r w:rsidR="00184C82">
        <w:t xml:space="preserve">respective </w:t>
      </w:r>
      <w:r w:rsidR="008F7904">
        <w:t xml:space="preserve">size and fluorescence parameters of </w:t>
      </w:r>
      <w:r w:rsidR="008F7904">
        <w:rPr>
          <w:rFonts w:cstheme="minorHAnsi"/>
        </w:rPr>
        <w:t>≥</w:t>
      </w:r>
      <w:r w:rsidR="008F7904">
        <w:t xml:space="preserve"> 10 </w:t>
      </w:r>
      <w:r w:rsidR="008F7904">
        <w:rPr>
          <w:rFonts w:cstheme="minorHAnsi"/>
        </w:rPr>
        <w:t>µ</w:t>
      </w:r>
      <w:r w:rsidR="008F7904">
        <w:t xml:space="preserve">m and </w:t>
      </w:r>
      <w:r w:rsidR="008F7904">
        <w:rPr>
          <w:rFonts w:cstheme="minorHAnsi"/>
        </w:rPr>
        <w:t>≥</w:t>
      </w:r>
      <w:r w:rsidR="00184C82">
        <w:t xml:space="preserve"> 5000 fluorescence units</w:t>
      </w:r>
      <w:r w:rsidR="008F7904">
        <w:t xml:space="preserve">. </w:t>
      </w:r>
      <w:r w:rsidR="0098130F">
        <w:t xml:space="preserve">Total fluorescence was measured using a </w:t>
      </w:r>
      <w:proofErr w:type="spellStart"/>
      <w:r w:rsidR="0098130F">
        <w:t>Biotek</w:t>
      </w:r>
      <w:proofErr w:type="spellEnd"/>
      <w:r w:rsidR="0098130F">
        <w:t xml:space="preserve"> HD1 Synergy instrument, while cell-counting assays were performed using a Cytation5 instrument. </w:t>
      </w:r>
      <w:r w:rsidR="006A305A" w:rsidRPr="006A305A">
        <w:t>50% effective concentrations (EC</w:t>
      </w:r>
      <w:r w:rsidR="006A305A" w:rsidRPr="006A305A">
        <w:rPr>
          <w:vertAlign w:val="subscript"/>
        </w:rPr>
        <w:t>50</w:t>
      </w:r>
      <w:r w:rsidR="006A305A" w:rsidRPr="006A305A">
        <w:t>) were calculated using four-parameter variable slope non-linear regression fitting of mean values of assays performed in quadruplicate.</w:t>
      </w:r>
      <w:r w:rsidR="006A305A">
        <w:t xml:space="preserve"> </w:t>
      </w:r>
      <w:r w:rsidR="005F03AA">
        <w:t>For time of addition assay, GRFT was either pre-incubated with rNiV-RLuc for 2 hours before being applied to HT-1080 cells, or was added to cells at 0, 2, 6, or 12 hpi. For</w:t>
      </w:r>
      <w:r w:rsidR="002F1ABA">
        <w:t xml:space="preserve"> assay</w:t>
      </w:r>
      <w:r w:rsidR="00AB505F">
        <w:t>s</w:t>
      </w:r>
      <w:r w:rsidR="002F1ABA">
        <w:t xml:space="preserve"> using </w:t>
      </w:r>
      <w:r w:rsidR="008E3F49">
        <w:t>increasing</w:t>
      </w:r>
      <w:r w:rsidR="002F1ABA">
        <w:t xml:space="preserve"> amounts of rNiV-RLuc, 1, 3, or 9 </w:t>
      </w:r>
      <w:r w:rsidR="002F1ABA">
        <w:rPr>
          <w:rFonts w:cstheme="minorHAnsi"/>
        </w:rPr>
        <w:t>µ</w:t>
      </w:r>
      <w:r w:rsidR="002F1ABA">
        <w:t xml:space="preserve">g/mL of GRFT was added to cells 1 h prior to infection. </w:t>
      </w:r>
      <w:r w:rsidR="000162A1" w:rsidRPr="00804B2F">
        <w:t xml:space="preserve">A Nanoluciferase-based NiV minigenome assay </w:t>
      </w:r>
      <w:r w:rsidR="000162A1">
        <w:t xml:space="preserve">was conducted as previously described </w:t>
      </w:r>
      <w:r w:rsidR="000162A1">
        <w:fldChar w:fldCharType="begin">
          <w:fldData xml:space="preserve">PEVuZE5vdGU+PENpdGU+PEF1dGhvcj5MbzwvQXV0aG9yPjxZZWFyPjIwMTc8L1llYXI+PFJlY051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</w:fldData>
        </w:fldChar>
      </w:r>
      <w:r>
        <w:instrText xml:space="preserve"> ADDIN EN.CITE </w:instrText>
      </w:r>
      <w:r>
        <w:fldChar w:fldCharType="begin">
          <w:fldData xml:space="preserve">PEVuZE5vdGU+PENpdGU+PEF1dGhvcj5MbzwvQXV0aG9yPjxZZWFyPjIwMTc8L1llYXI+PFJlY051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</w:fldData>
        </w:fldChar>
      </w:r>
      <w:r>
        <w:instrText xml:space="preserve"> ADDIN EN.CITE.DATA </w:instrText>
      </w:r>
      <w:r>
        <w:fldChar w:fldCharType="end"/>
      </w:r>
      <w:r w:rsidR="000162A1">
        <w:fldChar w:fldCharType="separate"/>
      </w:r>
      <w:r>
        <w:rPr>
          <w:noProof/>
        </w:rPr>
        <w:t>[13]</w:t>
      </w:r>
      <w:r w:rsidR="000162A1">
        <w:fldChar w:fldCharType="end"/>
      </w:r>
      <w:r w:rsidR="000162A1" w:rsidRPr="00804B2F">
        <w:t>.</w:t>
      </w:r>
      <w:r w:rsidR="000162A1">
        <w:t xml:space="preserve"> BSRT7/5</w:t>
      </w:r>
      <w:r w:rsidR="000162A1" w:rsidRPr="00804B2F">
        <w:t xml:space="preserve"> cells </w:t>
      </w:r>
      <w:r w:rsidR="000162A1">
        <w:fldChar w:fldCharType="begin"/>
      </w:r>
      <w:r w:rsidR="005A2BFE">
        <w:instrText xml:space="preserve"> ADDIN EN.CITE &lt;EndNote&gt;&lt;Cite&gt;&lt;Author&gt;Buchholz&lt;/Author&gt;&lt;Year&gt;1999&lt;/Year&gt;&lt;RecNum&gt;62&lt;/RecNum&gt;&lt;DisplayText&gt;[3]&lt;/DisplayText&gt;&lt;record&gt;&lt;rec-number&gt;62&lt;/rec-number&gt;&lt;foreign-keys&gt;&lt;key app="EN" db-id="drsd9vv9ivrszje9w9u5d90vpdrspaae5pea" timestamp="1567541598"&gt;62&lt;/key&gt;&lt;/foreign-keys&gt;&lt;ref-type name="Journal Article"&gt;17&lt;/ref-type&gt;&lt;contributors&gt;&lt;authors&gt;&lt;author&gt;Buchholz, U. J.&lt;/author&gt;&lt;author&gt;Finke, S.&lt;/author&gt;&lt;author&gt;Conzelmann, K. K.&lt;/author&gt;&lt;/authors&gt;&lt;/contributors&gt;&lt;auth-address&gt;Department of Clinical Virology, Federal Research Center for Virus Diseases of Animals, D-72076 Tubingen, Germany.&lt;/auth-address&gt;&lt;titles&gt;&lt;title&gt;Generation of bovine respiratory syncytial virus (BRSV) from cDNA: BRSV NS2 is not essential for virus replication in tissue culture, and the human RSV leader region acts as a functional BRSV genome promoter&lt;/title&gt;&lt;secondary-title&gt;J Virol&lt;/secondary-title&gt;&lt;/titles&gt;&lt;periodical&gt;&lt;full-title&gt;J Virol&lt;/full-title&gt;&lt;/periodical&gt;&lt;pages&gt;251-9&lt;/pages&gt;&lt;volume&gt;73&lt;/volume&gt;&lt;number&gt;1&lt;/number&gt;&lt;edition&gt;1998/12/16&lt;/edition&gt;&lt;keywords&gt;&lt;keyword&gt;*5&amp;apos; Untranslated Regions&lt;/keyword&gt;&lt;keyword&gt;Animals&lt;/keyword&gt;&lt;keyword&gt;Base Sequence&lt;/keyword&gt;&lt;keyword&gt;Cattle&lt;/keyword&gt;&lt;keyword&gt;Cells, Cultured&lt;/keyword&gt;&lt;keyword&gt;Cloning, Molecular&lt;/keyword&gt;&lt;keyword&gt;DNA, Complementary/chemistry/*genetics&lt;/keyword&gt;&lt;keyword&gt;Molecular Sequence Data&lt;/keyword&gt;&lt;keyword&gt;*Promoter Regions, Genetic&lt;/keyword&gt;&lt;keyword&gt;Respiratory Syncytial Virus, Bovine/*genetics/pathogenicity/physiology&lt;/keyword&gt;&lt;keyword&gt;Respiratory Syncytial Virus, Human/*genetics&lt;/keyword&gt;&lt;keyword&gt;Viral Nonstructural Proteins/*physiology&lt;/keyword&gt;&lt;keyword&gt;*Virus Replication&lt;/keyword&gt;&lt;/keywords&gt;&lt;dates&gt;&lt;year&gt;1999&lt;/year&gt;&lt;pub-dates&gt;&lt;date&gt;Jan&lt;/date&gt;&lt;/pub-dates&gt;&lt;/dates&gt;&lt;isbn&gt;0022-538X (Print)&amp;#xD;0022-538X (Linking)&lt;/isbn&gt;&lt;accession-num&gt;9847328&lt;/accession-num&gt;&lt;urls&gt;&lt;related-urls&gt;&lt;url&gt;https://www.ncbi.nlm.nih.gov/pubmed/9847328&lt;/url&gt;&lt;/related-urls&gt;&lt;/urls&gt;&lt;custom2&gt;PMC103829&lt;/custom2&gt;&lt;/record&gt;&lt;/Cite&gt;&lt;/EndNote&gt;</w:instrText>
      </w:r>
      <w:r w:rsidR="000162A1">
        <w:fldChar w:fldCharType="separate"/>
      </w:r>
      <w:r w:rsidR="005A2BFE">
        <w:rPr>
          <w:noProof/>
        </w:rPr>
        <w:t>[3]</w:t>
      </w:r>
      <w:r w:rsidR="000162A1">
        <w:fldChar w:fldCharType="end"/>
      </w:r>
      <w:r w:rsidR="000162A1">
        <w:t xml:space="preserve"> </w:t>
      </w:r>
      <w:r w:rsidR="000162A1" w:rsidRPr="00804B2F">
        <w:t>(</w:t>
      </w:r>
      <w:r w:rsidR="000162A1">
        <w:t>1</w:t>
      </w:r>
      <w:r w:rsidR="000162A1" w:rsidRPr="00804B2F">
        <w:t>0</w:t>
      </w:r>
      <w:r w:rsidR="000162A1" w:rsidRPr="00804B2F">
        <w:rPr>
          <w:vertAlign w:val="superscript"/>
        </w:rPr>
        <w:t>4</w:t>
      </w:r>
      <w:r w:rsidR="000162A1" w:rsidRPr="00804B2F">
        <w:t xml:space="preserve"> per well) were seeded in 96-well plates, and transfected with appropriate amounts of NiV support plasmids (N (50 ng/well), P (32 ng) and L (50 ng)), </w:t>
      </w:r>
      <w:r w:rsidR="000162A1">
        <w:t>Ni</w:t>
      </w:r>
      <w:r w:rsidR="000162A1" w:rsidRPr="00804B2F">
        <w:t xml:space="preserve">V minigenome (120 ng) prepared in RNase-free TE buffer, mixed with 0.8 </w:t>
      </w:r>
      <w:proofErr w:type="spellStart"/>
      <w:r w:rsidR="000162A1" w:rsidRPr="00804B2F">
        <w:t>μL</w:t>
      </w:r>
      <w:proofErr w:type="spellEnd"/>
      <w:r w:rsidR="000162A1" w:rsidRPr="00804B2F">
        <w:t>/well LT-1 transfection reagent (</w:t>
      </w:r>
      <w:proofErr w:type="spellStart"/>
      <w:r w:rsidR="000162A1" w:rsidRPr="00804B2F">
        <w:t>Mirus</w:t>
      </w:r>
      <w:proofErr w:type="spellEnd"/>
      <w:r w:rsidR="000162A1" w:rsidRPr="00804B2F">
        <w:t xml:space="preserve"> Bio, Madison, WI) and 10 </w:t>
      </w:r>
      <w:proofErr w:type="spellStart"/>
      <w:r w:rsidR="000162A1" w:rsidRPr="00804B2F">
        <w:t>μL</w:t>
      </w:r>
      <w:proofErr w:type="spellEnd"/>
      <w:r w:rsidR="000162A1" w:rsidRPr="00804B2F">
        <w:t xml:space="preserve"> Opti-MEM/well. Complexes were incubated for 30 min at room temperature before adding to cells. </w:t>
      </w:r>
      <w:r w:rsidR="000162A1">
        <w:t>GRFT</w:t>
      </w:r>
      <w:r w:rsidR="000162A1" w:rsidRPr="00804B2F">
        <w:t xml:space="preserve"> </w:t>
      </w:r>
      <w:r w:rsidR="000162A1">
        <w:t>was</w:t>
      </w:r>
      <w:r w:rsidR="000162A1" w:rsidRPr="00804B2F">
        <w:t xml:space="preserve"> added directly to the cells 4 h post-transfection. </w:t>
      </w:r>
      <w:r w:rsidR="000162A1">
        <w:t xml:space="preserve">At </w:t>
      </w:r>
      <w:r w:rsidR="000162A1" w:rsidRPr="00804B2F">
        <w:t>48 h post-transfectio</w:t>
      </w:r>
      <w:r w:rsidR="000162A1">
        <w:t>n</w:t>
      </w:r>
      <w:r w:rsidR="000162A1" w:rsidRPr="00804B2F">
        <w:t xml:space="preserve">, 50 </w:t>
      </w:r>
      <w:proofErr w:type="spellStart"/>
      <w:r w:rsidR="000162A1" w:rsidRPr="00804B2F">
        <w:t>μL</w:t>
      </w:r>
      <w:proofErr w:type="spellEnd"/>
      <w:r w:rsidR="000162A1" w:rsidRPr="00804B2F">
        <w:t xml:space="preserve"> of </w:t>
      </w:r>
      <w:proofErr w:type="spellStart"/>
      <w:r w:rsidR="000162A1" w:rsidRPr="00804B2F">
        <w:t>Nanoluciferase</w:t>
      </w:r>
      <w:proofErr w:type="spellEnd"/>
      <w:r w:rsidR="000162A1" w:rsidRPr="00804B2F">
        <w:t xml:space="preserve"> assay buffer solution (Promega) was added directly to each well. Well contents were transferred to </w:t>
      </w:r>
      <w:r w:rsidR="000162A1">
        <w:t xml:space="preserve">96-well </w:t>
      </w:r>
      <w:r w:rsidR="000162A1" w:rsidRPr="00804B2F">
        <w:t>opaque white plates, and after three minutes, luminescence was read on a plate reader (H</w:t>
      </w:r>
      <w:r w:rsidR="000162A1">
        <w:t>D1</w:t>
      </w:r>
      <w:r w:rsidR="000162A1" w:rsidRPr="00804B2F">
        <w:t xml:space="preserve">-Synergy, </w:t>
      </w:r>
      <w:proofErr w:type="spellStart"/>
      <w:r w:rsidR="000162A1" w:rsidRPr="00804B2F">
        <w:t>Biotek</w:t>
      </w:r>
      <w:proofErr w:type="spellEnd"/>
      <w:r w:rsidR="000162A1" w:rsidRPr="00804B2F">
        <w:t xml:space="preserve">). Reporter Nanoluciferase activity for each well was then normalized </w:t>
      </w:r>
      <w:r w:rsidR="000162A1">
        <w:t>to the levels of activity detected in untreated transfected cells.</w:t>
      </w:r>
    </w:p>
    <w:p w14:paraId="0CBF55D4" w14:textId="77777777" w:rsidR="004E47AE" w:rsidRDefault="006E7A19" w:rsidP="00174417">
      <w:pPr>
        <w:spacing w:line="480" w:lineRule="auto"/>
      </w:pPr>
      <w:r w:rsidRPr="003B3EA7">
        <w:rPr>
          <w:b/>
        </w:rPr>
        <w:t>Virus yield reduction assay</w:t>
      </w:r>
    </w:p>
    <w:p w14:paraId="234C6B54" w14:textId="77777777" w:rsidR="00804B2F" w:rsidRDefault="006E7A19" w:rsidP="000162A1">
      <w:pPr>
        <w:spacing w:line="480" w:lineRule="auto"/>
        <w:ind w:firstLine="720"/>
      </w:pPr>
      <w:r>
        <w:t>10</w:t>
      </w:r>
      <w:r w:rsidRPr="002B2402">
        <w:rPr>
          <w:vertAlign w:val="superscript"/>
        </w:rPr>
        <w:t>4</w:t>
      </w:r>
      <w:r>
        <w:rPr>
          <w:vertAlign w:val="superscript"/>
        </w:rPr>
        <w:t xml:space="preserve"> </w:t>
      </w:r>
      <w:r w:rsidR="004346F5">
        <w:t>HT-1080 or Vero</w:t>
      </w:r>
      <w:r w:rsidR="004346F5" w:rsidRPr="004346F5">
        <w:t xml:space="preserve"> cells were infected with 0.25 TCID</w:t>
      </w:r>
      <w:r w:rsidR="004346F5" w:rsidRPr="004346F5">
        <w:rPr>
          <w:vertAlign w:val="subscript"/>
        </w:rPr>
        <w:t>50</w:t>
      </w:r>
      <w:r w:rsidR="004346F5" w:rsidRPr="004346F5">
        <w:t xml:space="preserve"> </w:t>
      </w:r>
      <w:r w:rsidR="004346F5">
        <w:t xml:space="preserve">of either </w:t>
      </w:r>
      <w:r w:rsidR="004346F5" w:rsidRPr="004346F5">
        <w:t>NiV</w:t>
      </w:r>
      <w:r w:rsidR="004346F5">
        <w:t>-M, NiV-B, or rNiV-ZsG</w:t>
      </w:r>
      <w:r w:rsidR="004346F5" w:rsidRPr="004346F5">
        <w:t xml:space="preserve"> per cell for 1 h. Virus inoculum was then removed, cells were washed once with phosphate buffered saline</w:t>
      </w:r>
      <w:r w:rsidR="00AB505F">
        <w:t xml:space="preserve"> (PBS)</w:t>
      </w:r>
      <w:r w:rsidR="004346F5" w:rsidRPr="004346F5">
        <w:t xml:space="preserve">, and replaced with culture medium containing </w:t>
      </w:r>
      <w:r w:rsidR="004346F5">
        <w:t>GRFT or 3mG</w:t>
      </w:r>
      <w:r w:rsidR="004346F5" w:rsidRPr="004346F5">
        <w:t xml:space="preserve"> in a 10-point 3-fold dilution series. At </w:t>
      </w:r>
      <w:r w:rsidR="004346F5">
        <w:t>24-</w:t>
      </w:r>
      <w:r w:rsidR="004346F5" w:rsidRPr="004346F5">
        <w:t xml:space="preserve">48 hpi supernatants were harvested, </w:t>
      </w:r>
      <w:r w:rsidR="009A7E6B">
        <w:t xml:space="preserve">10-fold </w:t>
      </w:r>
      <w:r w:rsidR="004346F5" w:rsidRPr="004346F5">
        <w:t>serially diluted, and mixed with 10</w:t>
      </w:r>
      <w:r w:rsidR="004346F5" w:rsidRPr="004346F5">
        <w:rPr>
          <w:vertAlign w:val="superscript"/>
        </w:rPr>
        <w:t xml:space="preserve">4 </w:t>
      </w:r>
      <w:r w:rsidR="004346F5" w:rsidRPr="004346F5">
        <w:t xml:space="preserve">Vero cells per well in 96-well plates. At day 5 post-infection, plates </w:t>
      </w:r>
      <w:r w:rsidR="004346F5">
        <w:t xml:space="preserve">were </w:t>
      </w:r>
      <w:r w:rsidR="004346F5" w:rsidRPr="004346F5">
        <w:t xml:space="preserve">assayed for </w:t>
      </w:r>
      <w:r w:rsidR="004346F5">
        <w:t>cytopathic effect (</w:t>
      </w:r>
      <w:r w:rsidR="004346F5" w:rsidRPr="004346F5">
        <w:t>CPE</w:t>
      </w:r>
      <w:r w:rsidR="004346F5">
        <w:t>)</w:t>
      </w:r>
      <w:r w:rsidR="004346F5" w:rsidRPr="004346F5">
        <w:t>, and then viral titers were quantitated by 50% tissue TCID</w:t>
      </w:r>
      <w:r w:rsidR="004346F5" w:rsidRPr="004346F5">
        <w:rPr>
          <w:vertAlign w:val="subscript"/>
        </w:rPr>
        <w:t>50</w:t>
      </w:r>
      <w:r w:rsidR="004346F5" w:rsidRPr="004346F5">
        <w:t xml:space="preserve"> assay using the Reed and Muench method</w:t>
      </w:r>
      <w:r w:rsidR="004346F5">
        <w:t xml:space="preserve"> </w:t>
      </w:r>
      <w:r>
        <w:fldChar w:fldCharType="begin"/>
      </w:r>
      <w:r w:rsidR="00913338">
        <w:instrText xml:space="preserve"> ADDIN EN.CITE &lt;EndNote&gt;&lt;Cite&gt;&lt;Author&gt;Reed&lt;/Author&gt;&lt;Year&gt;1938 &lt;/Year&gt;&lt;RecNum&gt;56&lt;/RecNum&gt;&lt;DisplayText&gt;[11]&lt;/DisplayText&gt;&lt;record&gt;&lt;rec-number&gt;56&lt;/rec-number&gt;&lt;foreign-keys&gt;&lt;key app="EN" db-id="drsd9vv9ivrszje9w9u5d90vpdrspaae5pea" timestamp="1567105758"&gt;56&lt;/key&gt;&lt;/foreign-keys&gt;&lt;ref-type name="Journal Article"&gt;17&lt;/ref-type&gt;&lt;contributors&gt;&lt;authors&gt;&lt;author&gt;Reed, L.J.&lt;/author&gt;&lt;author&gt;Muench, H.&lt;/author&gt;&lt;/authors&gt;&lt;/contributors&gt;&lt;titles&gt;&lt;title&gt;A simple method of estimating fifty percent endpoints&lt;/title&gt;&lt;secondary-title&gt;Am J Hygiene &lt;/secondary-title&gt;&lt;/titles&gt;&lt;periodical&gt;&lt;full-title&gt;Am J Hygiene&lt;/full-title&gt;&lt;/periodical&gt;&lt;pages&gt;493–497&lt;/pages&gt;&lt;volume&gt;27&lt;/volume&gt;&lt;dates&gt;&lt;year&gt;1938 &lt;/year&gt;&lt;/dates&gt;&lt;urls&gt;&lt;/urls&gt;&lt;/record&gt;&lt;/Cite&gt;&lt;/EndNote&gt;</w:instrText>
      </w:r>
      <w:r>
        <w:fldChar w:fldCharType="separate"/>
      </w:r>
      <w:r w:rsidR="00913338">
        <w:rPr>
          <w:noProof/>
        </w:rPr>
        <w:t>[11]</w:t>
      </w:r>
      <w:r>
        <w:fldChar w:fldCharType="end"/>
      </w:r>
      <w:r w:rsidR="004346F5" w:rsidRPr="004346F5">
        <w:t>. EC</w:t>
      </w:r>
      <w:r w:rsidR="004346F5" w:rsidRPr="004346F5">
        <w:rPr>
          <w:vertAlign w:val="subscript"/>
        </w:rPr>
        <w:t>50</w:t>
      </w:r>
      <w:r w:rsidR="004346F5" w:rsidRPr="004346F5">
        <w:t xml:space="preserve"> values were calculated using four-parameter variable slope non-linear regression fitting of mean values derived from quadruplicate samples.</w:t>
      </w:r>
      <w:r>
        <w:t xml:space="preserve"> Fluorescent micrographs of rNiV-ZsG infected cells were </w:t>
      </w:r>
      <w:r w:rsidR="00EB5AC6" w:rsidRPr="00EB5AC6">
        <w:t xml:space="preserve">captured with the EVOS FL Cell Imaging System (Thermo Fisher) at </w:t>
      </w:r>
      <w:r w:rsidR="00EB5AC6">
        <w:t>4</w:t>
      </w:r>
      <w:r w:rsidR="00EB5AC6" w:rsidRPr="00EB5AC6">
        <w:t>× magnification using the GFP fluorescence filter. Infectious virus titer reduction and fluorescence micrographs were performed using 96-well plates with black opaque sides and clear bottoms</w:t>
      </w:r>
      <w:r w:rsidR="00A07CDD">
        <w:t xml:space="preserve"> (Corning 3603)</w:t>
      </w:r>
      <w:r w:rsidR="00EB5AC6" w:rsidRPr="00EB5AC6">
        <w:t>.</w:t>
      </w:r>
    </w:p>
    <w:p w14:paraId="45BE29AA" w14:textId="77777777" w:rsidR="004E47AE" w:rsidRDefault="00EB5AC6" w:rsidP="00EB5AC6">
      <w:pPr>
        <w:spacing w:line="480" w:lineRule="auto"/>
      </w:pPr>
      <w:r w:rsidRPr="003B3EA7">
        <w:rPr>
          <w:b/>
        </w:rPr>
        <w:t>NiV</w:t>
      </w:r>
      <w:r w:rsidR="00D87E36" w:rsidRPr="003B3EA7">
        <w:rPr>
          <w:b/>
        </w:rPr>
        <w:t>-</w:t>
      </w:r>
      <w:r w:rsidRPr="003B3EA7">
        <w:rPr>
          <w:b/>
        </w:rPr>
        <w:t xml:space="preserve">F and </w:t>
      </w:r>
      <w:r w:rsidR="007F041D" w:rsidRPr="003B3EA7">
        <w:rPr>
          <w:b/>
        </w:rPr>
        <w:t>NiV-</w:t>
      </w:r>
      <w:r w:rsidRPr="003B3EA7">
        <w:rPr>
          <w:b/>
        </w:rPr>
        <w:t xml:space="preserve">G glycoprotein expression, purification, and detection </w:t>
      </w:r>
      <w:r w:rsidR="007F041D" w:rsidRPr="003B3EA7">
        <w:rPr>
          <w:b/>
        </w:rPr>
        <w:t>by</w:t>
      </w:r>
      <w:r w:rsidRPr="003B3EA7">
        <w:rPr>
          <w:b/>
        </w:rPr>
        <w:t xml:space="preserve"> Western blot</w:t>
      </w:r>
      <w:r>
        <w:t xml:space="preserve"> </w:t>
      </w:r>
    </w:p>
    <w:p w14:paraId="6AE3D8D2" w14:textId="569C5BD9" w:rsidR="00FE3CD9" w:rsidRDefault="00EB5AC6" w:rsidP="00FE3CD9">
      <w:pPr>
        <w:spacing w:line="480" w:lineRule="auto"/>
        <w:ind w:firstLine="720"/>
      </w:pPr>
      <w:r>
        <w:t>6-well plates seeded with 3</w:t>
      </w:r>
      <w:r>
        <w:rPr>
          <w:rFonts w:cstheme="minorHAnsi"/>
        </w:rPr>
        <w:t>×</w:t>
      </w:r>
      <w:r>
        <w:t>10</w:t>
      </w:r>
      <w:r w:rsidRPr="009A7E6B">
        <w:rPr>
          <w:vertAlign w:val="superscript"/>
        </w:rPr>
        <w:t>5</w:t>
      </w:r>
      <w:r>
        <w:t xml:space="preserve"> HEK293T cells/well were transfected with 3 </w:t>
      </w:r>
      <w:r>
        <w:rPr>
          <w:rFonts w:cstheme="minorHAnsi"/>
        </w:rPr>
        <w:t>µ</w:t>
      </w:r>
      <w:r>
        <w:t>g of eukaryotic expression plasmid encoding either an AU1-tagged codon-optimized NiV F protein, a His</w:t>
      </w:r>
      <w:r w:rsidR="00A323E3">
        <w:t>6</w:t>
      </w:r>
      <w:r w:rsidR="00A323E3">
        <w:rPr>
          <w:rFonts w:cstheme="minorHAnsi"/>
        </w:rPr>
        <w:t>×</w:t>
      </w:r>
      <w:r>
        <w:t>-tagged codon-optimized NiV</w:t>
      </w:r>
      <w:r w:rsidR="00906120">
        <w:t>-</w:t>
      </w:r>
      <w:r>
        <w:t xml:space="preserve">G protein, or a codon-optimized </w:t>
      </w:r>
      <w:proofErr w:type="spellStart"/>
      <w:r>
        <w:t>mCherry</w:t>
      </w:r>
      <w:proofErr w:type="spellEnd"/>
      <w:r>
        <w:t xml:space="preserve"> protein. At 48 h post-transfection, supernatants were discarded, cells were washed once in PBS before being harvested in 250 </w:t>
      </w:r>
      <w:r>
        <w:rPr>
          <w:rFonts w:cstheme="minorHAnsi"/>
        </w:rPr>
        <w:t>µ</w:t>
      </w:r>
      <w:r>
        <w:t xml:space="preserve">L </w:t>
      </w:r>
      <w:r w:rsidR="0024261D">
        <w:t>Radioimmunoprecipitation (</w:t>
      </w:r>
      <w:r>
        <w:t>RIPA</w:t>
      </w:r>
      <w:r w:rsidR="0024261D">
        <w:t>)</w:t>
      </w:r>
      <w:r>
        <w:t xml:space="preserve"> buffer/well. AU1-tagged NiV</w:t>
      </w:r>
      <w:r w:rsidR="00906120">
        <w:t>-</w:t>
      </w:r>
      <w:r>
        <w:t>F protein</w:t>
      </w:r>
      <w:r w:rsidR="00217EC1">
        <w:t xml:space="preserve"> (NiV-F AU1)</w:t>
      </w:r>
      <w:r>
        <w:t xml:space="preserve"> was purified from cell lysates using an </w:t>
      </w:r>
      <w:r w:rsidR="007F041D">
        <w:t>anti-</w:t>
      </w:r>
      <w:r>
        <w:t>AU1</w:t>
      </w:r>
      <w:r w:rsidR="007F041D">
        <w:t xml:space="preserve"> </w:t>
      </w:r>
      <w:r>
        <w:t>affinity bead column according to manufacturer’s recommendations (</w:t>
      </w:r>
      <w:proofErr w:type="spellStart"/>
      <w:r>
        <w:t>BioLegend</w:t>
      </w:r>
      <w:proofErr w:type="spellEnd"/>
      <w:r>
        <w:t xml:space="preserve">). </w:t>
      </w:r>
      <w:r w:rsidR="00FE3CD9">
        <w:t>NiV-G His6</w:t>
      </w:r>
      <w:r w:rsidR="00FE3CD9">
        <w:rPr>
          <w:rFonts w:cstheme="minorHAnsi"/>
        </w:rPr>
        <w:t xml:space="preserve">× </w:t>
      </w:r>
      <w:r w:rsidR="00FE3CD9">
        <w:t>was purified using nickel-nitrilotriacetic acid affinity resin. Cell lysates and purified proteins were run on SDS-PAGE gels (Supplemental Figure 1A), transferred onto PVDF membranes, and probed with either anti-AU1 (</w:t>
      </w:r>
      <w:proofErr w:type="spellStart"/>
      <w:r w:rsidR="00FE3CD9">
        <w:t>Bethyl</w:t>
      </w:r>
      <w:proofErr w:type="spellEnd"/>
      <w:r w:rsidR="00FE3CD9">
        <w:t>) or anti-His6x (Cell Signaling Technology) rabbit antibodies, or with GRFT along with anti-GRFT polyclonal rabbit sera,</w:t>
      </w:r>
      <w:r w:rsidR="00FE3CD9" w:rsidDel="00DF777B">
        <w:t xml:space="preserve"> </w:t>
      </w:r>
      <w:r w:rsidR="00FE3CD9">
        <w:t xml:space="preserve">and detected using goat anti-rabbit 680RD secondary antibodies (LI-COR) (Supplemental Figure 1B-C). </w:t>
      </w:r>
      <w:r w:rsidR="00FE3CD9" w:rsidRPr="00B71955">
        <w:t>Western blot</w:t>
      </w:r>
      <w:r w:rsidR="00FE3CD9">
        <w:t>s were visualized using</w:t>
      </w:r>
      <w:r w:rsidR="00FE3CD9" w:rsidRPr="00B71955">
        <w:t xml:space="preserve"> L</w:t>
      </w:r>
      <w:r w:rsidR="00FE3CD9">
        <w:t>I-</w:t>
      </w:r>
      <w:r w:rsidR="00FE3CD9" w:rsidRPr="00B71955">
        <w:t xml:space="preserve">COR imaging. </w:t>
      </w:r>
    </w:p>
    <w:p w14:paraId="2B5148C8" w14:textId="3D459380" w:rsidR="00EB5AC6" w:rsidRDefault="00EB5AC6" w:rsidP="004E47AE">
      <w:pPr>
        <w:spacing w:line="480" w:lineRule="auto"/>
        <w:ind w:firstLine="720"/>
      </w:pPr>
    </w:p>
    <w:p w14:paraId="6861FB51" w14:textId="77777777" w:rsidR="004E47AE" w:rsidRPr="00F32AD1" w:rsidRDefault="00EB5AC6" w:rsidP="004346F5">
      <w:pPr>
        <w:spacing w:line="480" w:lineRule="auto"/>
        <w:rPr>
          <w:b/>
        </w:rPr>
      </w:pPr>
      <w:r w:rsidRPr="00F32AD1">
        <w:rPr>
          <w:b/>
        </w:rPr>
        <w:t>Enzyme linked immunosorbent Assay (ELISA)</w:t>
      </w:r>
      <w:r w:rsidR="004B32F6" w:rsidRPr="00F32AD1">
        <w:rPr>
          <w:b/>
        </w:rPr>
        <w:t xml:space="preserve"> against</w:t>
      </w:r>
      <w:r w:rsidR="00E17545" w:rsidRPr="00F32AD1">
        <w:rPr>
          <w:b/>
        </w:rPr>
        <w:t xml:space="preserve"> purified NiV F and NiV G glycoproteins</w:t>
      </w:r>
      <w:r w:rsidRPr="00F32AD1">
        <w:rPr>
          <w:b/>
        </w:rPr>
        <w:t xml:space="preserve"> </w:t>
      </w:r>
    </w:p>
    <w:p w14:paraId="11F34A64" w14:textId="07A9E71A" w:rsidR="00EB5AC6" w:rsidRDefault="00644319" w:rsidP="004E47AE">
      <w:pPr>
        <w:spacing w:line="480" w:lineRule="auto"/>
        <w:ind w:firstLine="720"/>
      </w:pPr>
      <w:r>
        <w:t xml:space="preserve">GRFT binding </w:t>
      </w:r>
      <w:bookmarkStart w:id="1" w:name="_GoBack"/>
      <w:bookmarkEnd w:id="1"/>
      <w:r w:rsidRPr="00B71955">
        <w:t>ELISA</w:t>
      </w:r>
      <w:r>
        <w:t>s</w:t>
      </w:r>
      <w:r w:rsidRPr="00B71955">
        <w:t xml:space="preserve"> </w:t>
      </w:r>
      <w:r>
        <w:t xml:space="preserve">were performed as previously described </w:t>
      </w:r>
      <w:r>
        <w:fldChar w:fldCharType="begin">
          <w:fldData xml:space="preserve">PEVuZE5vdGU+PENpdGU+PEF1dGhvcj5Nb3JpPC9BdXRob3I+PFllYXI+MjAwNTwvWWVhcj48UmVj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</w:fldData>
        </w:fldChar>
      </w:r>
      <w:r w:rsidR="00FE0653">
        <w:instrText xml:space="preserve"> ADDIN EN.CITE </w:instrText>
      </w:r>
      <w:r w:rsidR="00FE0653">
        <w:fldChar w:fldCharType="begin">
          <w:fldData xml:space="preserve">PEVuZE5vdGU+PENpdGU+PEF1dGhvcj5Nb3JpPC9BdXRob3I+PFllYXI+MjAwNTwvWWVhcj48UmVj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</w:fldData>
        </w:fldChar>
      </w:r>
      <w:r w:rsidR="00FE0653">
        <w:instrText xml:space="preserve"> ADDIN EN.CITE.DATA </w:instrText>
      </w:r>
      <w:r w:rsidR="00FE0653">
        <w:fldChar w:fldCharType="end"/>
      </w:r>
      <w:r>
        <w:fldChar w:fldCharType="separate"/>
      </w:r>
      <w:r w:rsidR="00FE0653">
        <w:rPr>
          <w:noProof/>
        </w:rPr>
        <w:t>[14]</w:t>
      </w:r>
      <w:r>
        <w:fldChar w:fldCharType="end"/>
      </w:r>
      <w:r>
        <w:t xml:space="preserve">. </w:t>
      </w:r>
      <w:r w:rsidR="00995A72">
        <w:t>Purified NiV-F AU1 and NiV-G His6</w:t>
      </w:r>
      <w:r w:rsidR="00995A72">
        <w:rPr>
          <w:rFonts w:cstheme="minorHAnsi"/>
        </w:rPr>
        <w:t>×</w:t>
      </w:r>
      <w:r w:rsidR="00995A72">
        <w:t xml:space="preserve"> p</w:t>
      </w:r>
      <w:r w:rsidR="00995A72" w:rsidRPr="00995A72">
        <w:t>rotein concentrations were estimated using absorbance at 280 nm and converted to molarity using the recombinant protein theoretical MW. As Ni</w:t>
      </w:r>
      <w:r w:rsidR="00995A72">
        <w:t>V-</w:t>
      </w:r>
      <w:r w:rsidR="00995A72" w:rsidRPr="00995A72">
        <w:t>F</w:t>
      </w:r>
      <w:r w:rsidR="00995A72">
        <w:t xml:space="preserve"> </w:t>
      </w:r>
      <w:r w:rsidR="00995A72" w:rsidRPr="00995A72">
        <w:t xml:space="preserve">AU1 is present in the purified pool as at least two products (F0, F1), the MW used for molar conversion was 55 </w:t>
      </w:r>
      <w:proofErr w:type="spellStart"/>
      <w:r w:rsidR="00995A72" w:rsidRPr="00995A72">
        <w:t>kDa</w:t>
      </w:r>
      <w:proofErr w:type="spellEnd"/>
      <w:r w:rsidR="00995A72" w:rsidRPr="00995A72">
        <w:t xml:space="preserve">. The MW of </w:t>
      </w:r>
      <w:r w:rsidR="00995A72">
        <w:t>NiV-G His6</w:t>
      </w:r>
      <w:r w:rsidR="00995A72">
        <w:rPr>
          <w:rFonts w:cstheme="minorHAnsi"/>
        </w:rPr>
        <w:t>×</w:t>
      </w:r>
      <w:r w:rsidR="00995A72" w:rsidRPr="00995A72">
        <w:t xml:space="preserve"> was estimated at 70 </w:t>
      </w:r>
      <w:proofErr w:type="spellStart"/>
      <w:r w:rsidR="00995A72" w:rsidRPr="00995A72">
        <w:t>kDa</w:t>
      </w:r>
      <w:proofErr w:type="spellEnd"/>
      <w:r w:rsidR="00995A72" w:rsidRPr="00995A72">
        <w:t xml:space="preserve">. </w:t>
      </w:r>
      <w:r w:rsidR="00EB5AC6" w:rsidRPr="00B71955">
        <w:t xml:space="preserve">For </w:t>
      </w:r>
      <w:r w:rsidR="00995A72">
        <w:t xml:space="preserve">GRFT binding saturation </w:t>
      </w:r>
      <w:r w:rsidR="00EB5AC6" w:rsidRPr="00B71955">
        <w:t>ELISA studie</w:t>
      </w:r>
      <w:r w:rsidR="0024261D">
        <w:t>s comparing NiV-F and NiV-G binding</w:t>
      </w:r>
      <w:r w:rsidR="00EB5AC6" w:rsidRPr="00B71955">
        <w:t xml:space="preserve">, a quantity of 1 </w:t>
      </w:r>
      <w:proofErr w:type="spellStart"/>
      <w:r w:rsidR="00EB5AC6" w:rsidRPr="00B71955">
        <w:t>pmol</w:t>
      </w:r>
      <w:proofErr w:type="spellEnd"/>
      <w:r w:rsidR="00EB5AC6" w:rsidRPr="00B71955">
        <w:t xml:space="preserve"> of purified recombinant NiV-F AU1 or NiV-G His</w:t>
      </w:r>
      <w:r w:rsidR="002672FB" w:rsidRPr="00B71955">
        <w:t>6</w:t>
      </w:r>
      <w:r w:rsidR="002672FB">
        <w:rPr>
          <w:rFonts w:cstheme="minorHAnsi"/>
        </w:rPr>
        <w:t>×</w:t>
      </w:r>
      <w:r w:rsidR="00EB5AC6" w:rsidRPr="00B71955">
        <w:t xml:space="preserve"> was immobilized in triplicate on a </w:t>
      </w:r>
      <w:proofErr w:type="spellStart"/>
      <w:r w:rsidR="00EB5AC6" w:rsidRPr="00B71955">
        <w:t>Griener</w:t>
      </w:r>
      <w:proofErr w:type="spellEnd"/>
      <w:r w:rsidR="00EB5AC6" w:rsidRPr="00B71955">
        <w:t xml:space="preserve"> 96-well plate overnight. The plate was washed with PBS including 0.05% tween-20 (WB) and blocked using 5% BSA in PBS. Wells were washed three times with WB and incubated with serial 10</w:t>
      </w:r>
      <w:r w:rsidR="00EB5AC6" w:rsidRPr="00B41600">
        <w:rPr>
          <w:vertAlign w:val="superscript"/>
        </w:rPr>
        <w:t>0.5</w:t>
      </w:r>
      <w:r w:rsidR="00EB5AC6" w:rsidRPr="00B71955">
        <w:t xml:space="preserve"> log dilutions of recombinant His-tagged GRFT in PBS for one hour at room temperature. Wells were washed three times with WB and incubated for one hour at room temperature with a 1:1000 dilution of rabbit anti-GRFT polyclonal antibody in WB supplemented with 0.5% BSA. Wells were washed three times with WB and incubated for one hour at room temperature with a 1:1000 dilution of goat anti-rabbit IgG-HRP in WB supplemented with 0.5% BSA. HRP activity was detected using a chromogenic TMB development solution.</w:t>
      </w:r>
      <w:r w:rsidR="00FE3CD9">
        <w:t xml:space="preserve"> Reactions were quenched with 1M HCl prior to reading at ABS 450 nm.</w:t>
      </w:r>
      <w:r w:rsidR="00EB5AC6" w:rsidRPr="00B71955">
        <w:t xml:space="preserve"> </w:t>
      </w:r>
      <w:r w:rsidR="0024261D">
        <w:t xml:space="preserve">For comparative binding studies between GRFT and 3mG, 50 ng of either NiV-F AU1 or </w:t>
      </w:r>
      <w:r w:rsidR="0024261D" w:rsidRPr="00B71955">
        <w:t>NiV-G His6</w:t>
      </w:r>
      <w:r w:rsidR="0024261D">
        <w:rPr>
          <w:rFonts w:cstheme="minorHAnsi"/>
        </w:rPr>
        <w:t>×</w:t>
      </w:r>
      <w:r w:rsidR="0024261D" w:rsidRPr="00B71955">
        <w:t xml:space="preserve"> </w:t>
      </w:r>
      <w:r w:rsidR="0024261D">
        <w:t xml:space="preserve">was used in each well. </w:t>
      </w:r>
    </w:p>
    <w:p w14:paraId="3D798A63" w14:textId="77777777" w:rsidR="004E47AE" w:rsidRPr="00F32AD1" w:rsidRDefault="00E85FDA" w:rsidP="004346F5">
      <w:pPr>
        <w:spacing w:line="480" w:lineRule="auto"/>
      </w:pPr>
      <w:r w:rsidRPr="00F32AD1">
        <w:rPr>
          <w:b/>
        </w:rPr>
        <w:t>Pseudotyped Vesicular Stomatitis virus (VSV) entry assay</w:t>
      </w:r>
      <w:r w:rsidRPr="00F32AD1">
        <w:t xml:space="preserve"> </w:t>
      </w:r>
    </w:p>
    <w:p w14:paraId="7ABECA4F" w14:textId="77777777" w:rsidR="00E85FDA" w:rsidRDefault="00A04576" w:rsidP="004E47AE">
      <w:pPr>
        <w:spacing w:line="480" w:lineRule="auto"/>
        <w:ind w:firstLine="720"/>
      </w:pPr>
      <w:r>
        <w:t>A replication deficient VSV expressing enhanced green fluorescent protein in place of the VSV attachment glycoprotein (VSV</w:t>
      </w:r>
      <w:r w:rsidR="00AF6E32">
        <w:t>-</w:t>
      </w:r>
      <w:r>
        <w:rPr>
          <w:rFonts w:cstheme="minorHAnsi"/>
        </w:rPr>
        <w:t>Δ</w:t>
      </w:r>
      <w:r>
        <w:t>G-</w:t>
      </w:r>
      <w:proofErr w:type="spellStart"/>
      <w:r>
        <w:t>eGFP</w:t>
      </w:r>
      <w:proofErr w:type="spellEnd"/>
      <w:r>
        <w:t>) was pseudotyped with either VSV G (</w:t>
      </w:r>
      <w:proofErr w:type="spellStart"/>
      <w:r>
        <w:t>VSVpt</w:t>
      </w:r>
      <w:proofErr w:type="spellEnd"/>
      <w:r>
        <w:t>) or NiV F and NiV G glycoproteins (</w:t>
      </w:r>
      <w:proofErr w:type="spellStart"/>
      <w:r>
        <w:t>NiVpt</w:t>
      </w:r>
      <w:proofErr w:type="spellEnd"/>
      <w:r>
        <w:t>) as previously described</w:t>
      </w:r>
      <w:r w:rsidR="004308B6">
        <w:t xml:space="preserve"> </w:t>
      </w:r>
      <w:r w:rsidR="004308B6">
        <w:fldChar w:fldCharType="begin">
          <w:fldData xml:space="preserve">PEVuZE5vdGU+PENpdGU+PEF1dGhvcj5MbzwvQXV0aG9yPjxZZWFyPjIwMTQ8L1llYXI+PFJlY051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</w:fldData>
        </w:fldChar>
      </w:r>
      <w:r w:rsidR="00FE0653">
        <w:instrText xml:space="preserve"> ADDIN EN.CITE </w:instrText>
      </w:r>
      <w:r w:rsidR="00FE0653">
        <w:fldChar w:fldCharType="begin">
          <w:fldData xml:space="preserve">PEVuZE5vdGU+PENpdGU+PEF1dGhvcj5MbzwvQXV0aG9yPjxZZWFyPjIwMTQ8L1llYXI+PFJlY051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</w:fldData>
        </w:fldChar>
      </w:r>
      <w:r w:rsidR="00FE0653">
        <w:instrText xml:space="preserve"> ADDIN EN.CITE.DATA </w:instrText>
      </w:r>
      <w:r w:rsidR="00FE0653">
        <w:fldChar w:fldCharType="end"/>
      </w:r>
      <w:r w:rsidR="004308B6">
        <w:fldChar w:fldCharType="separate"/>
      </w:r>
      <w:r w:rsidR="00FE0653">
        <w:rPr>
          <w:noProof/>
        </w:rPr>
        <w:t>[15]</w:t>
      </w:r>
      <w:r w:rsidR="004308B6">
        <w:fldChar w:fldCharType="end"/>
      </w:r>
      <w:r>
        <w:t xml:space="preserve">. </w:t>
      </w:r>
      <w:r w:rsidR="009D0116">
        <w:t xml:space="preserve">50 particles of </w:t>
      </w:r>
      <w:proofErr w:type="spellStart"/>
      <w:r w:rsidR="009D0116">
        <w:t>VSVpt</w:t>
      </w:r>
      <w:proofErr w:type="spellEnd"/>
      <w:r w:rsidR="009D0116">
        <w:t xml:space="preserve"> or </w:t>
      </w:r>
      <w:proofErr w:type="spellStart"/>
      <w:r w:rsidR="009D0116">
        <w:t>NiVpt</w:t>
      </w:r>
      <w:proofErr w:type="spellEnd"/>
      <w:r w:rsidR="009D0116">
        <w:t xml:space="preserve"> were used to </w:t>
      </w:r>
      <w:r w:rsidR="004308B6">
        <w:t>either infect</w:t>
      </w:r>
      <w:r w:rsidR="009D0116">
        <w:t xml:space="preserve"> Vero cells </w:t>
      </w:r>
      <w:r w:rsidR="004308B6">
        <w:t>in conjunction with GRFT/</w:t>
      </w:r>
      <w:r w:rsidR="009D0116">
        <w:t xml:space="preserve">3mG treatment for 24 h, or </w:t>
      </w:r>
      <w:r w:rsidR="004308B6">
        <w:t xml:space="preserve">to infect </w:t>
      </w:r>
      <w:r w:rsidR="009D0116">
        <w:t xml:space="preserve">Vero cells </w:t>
      </w:r>
      <w:r w:rsidR="004308B6">
        <w:t xml:space="preserve">that were </w:t>
      </w:r>
      <w:r w:rsidR="009D0116">
        <w:t xml:space="preserve">pretreated </w:t>
      </w:r>
      <w:r w:rsidR="004308B6">
        <w:t xml:space="preserve">with GRFT/3mG for 1 h and then removed prior to infection. </w:t>
      </w:r>
      <w:r w:rsidR="00F61886">
        <w:t xml:space="preserve">At 24 </w:t>
      </w:r>
      <w:proofErr w:type="spellStart"/>
      <w:r w:rsidR="00F61886">
        <w:t>hpi</w:t>
      </w:r>
      <w:proofErr w:type="spellEnd"/>
      <w:r w:rsidR="00F61886">
        <w:t xml:space="preserve">, numbers of </w:t>
      </w:r>
      <w:proofErr w:type="spellStart"/>
      <w:r w:rsidR="00F61886">
        <w:t>eGFP</w:t>
      </w:r>
      <w:proofErr w:type="spellEnd"/>
      <w:r w:rsidR="00F61886">
        <w:t xml:space="preserve"> expressing cells were visualized and counted </w:t>
      </w:r>
      <w:r w:rsidR="00F61886" w:rsidRPr="00F61886">
        <w:t>using an Olympus CK-40 microscope equipped with epifluorescence</w:t>
      </w:r>
      <w:r w:rsidR="00F61886">
        <w:t xml:space="preserve"> </w:t>
      </w:r>
      <w:r w:rsidR="00F61886">
        <w:fldChar w:fldCharType="begin"/>
      </w:r>
      <w:r w:rsidR="00FE0653">
        <w:instrText xml:space="preserve"> ADDIN EN.CITE &lt;EndNote&gt;&lt;Cite&gt;&lt;Author&gt;Chattopadhyay&lt;/Author&gt;&lt;Year&gt;2011&lt;/Year&gt;&lt;RecNum&gt;58&lt;/RecNum&gt;&lt;DisplayText&gt;[16]&lt;/DisplayText&gt;&lt;record&gt;&lt;rec-number&gt;58&lt;/rec-number&gt;&lt;foreign-keys&gt;&lt;key app="EN" db-id="drsd9vv9ivrszje9w9u5d90vpdrspaae5pea" timestamp="1567190424"&gt;58&lt;/key&gt;&lt;/foreign-keys&gt;&lt;ref-type name="Journal Article"&gt;17&lt;/ref-type&gt;&lt;contributors&gt;&lt;authors&gt;&lt;author&gt;Chattopadhyay, Anasuya&lt;/author&gt;&lt;author&gt;Rose, John K.&lt;/author&gt;&lt;/authors&gt;&lt;/contributors&gt;&lt;titles&gt;&lt;title&gt;Complementing Defective Viruses That Express Separate Paramyxovirus Glycoproteins Provide a New Vaccine Vector Approach&lt;/title&gt;&lt;/titles&gt;&lt;pages&gt;2004-2011&lt;/pages&gt;&lt;volume&gt;85&lt;/volume&gt;&lt;number&gt;5&lt;/number&gt;&lt;dates&gt;&lt;year&gt;2011&lt;/year&gt;&lt;/dates&gt;&lt;urls&gt;&lt;related-urls&gt;&lt;url&gt;https://jvi.asm.org/content/jvi/85/5/2004.full.pdf&lt;/url&gt;&lt;/related-urls&gt;&lt;/urls&gt;&lt;electronic-resource-num&gt;10.1128/JVI.01852-10 %J Journal of Virology&lt;/electronic-resource-num&gt;&lt;/record&gt;&lt;/Cite&gt;&lt;/EndNote&gt;</w:instrText>
      </w:r>
      <w:r w:rsidR="00F61886">
        <w:fldChar w:fldCharType="separate"/>
      </w:r>
      <w:r w:rsidR="00FE0653">
        <w:rPr>
          <w:noProof/>
        </w:rPr>
        <w:t>[16]</w:t>
      </w:r>
      <w:r w:rsidR="00F61886">
        <w:fldChar w:fldCharType="end"/>
      </w:r>
      <w:r w:rsidR="00F61886">
        <w:t xml:space="preserve">. </w:t>
      </w:r>
    </w:p>
    <w:p w14:paraId="04642A72" w14:textId="77777777" w:rsidR="004E47AE" w:rsidRDefault="005A7EFD" w:rsidP="004346F5">
      <w:pPr>
        <w:spacing w:line="480" w:lineRule="auto"/>
      </w:pPr>
      <w:r w:rsidRPr="00F32AD1">
        <w:rPr>
          <w:b/>
        </w:rPr>
        <w:t>Immune Fluorescence Assay</w:t>
      </w:r>
      <w:r>
        <w:t xml:space="preserve"> </w:t>
      </w:r>
    </w:p>
    <w:p w14:paraId="11BD00B4" w14:textId="77777777" w:rsidR="005A7EFD" w:rsidRDefault="001B62EC" w:rsidP="004E47AE">
      <w:pPr>
        <w:spacing w:line="480" w:lineRule="auto"/>
        <w:ind w:firstLine="720"/>
      </w:pPr>
      <w:bookmarkStart w:id="2" w:name="_Hlk19876743"/>
      <w:r>
        <w:t>10</w:t>
      </w:r>
      <w:r w:rsidRPr="001B62EC">
        <w:rPr>
          <w:vertAlign w:val="superscript"/>
        </w:rPr>
        <w:t>4</w:t>
      </w:r>
      <w:r>
        <w:t xml:space="preserve"> HT-1080 cells </w:t>
      </w:r>
      <w:r w:rsidR="001E1CFB">
        <w:t xml:space="preserve">in 96-well clear plates </w:t>
      </w:r>
      <w:r>
        <w:t>were infected with wild-type recombinant NiV (rNiV)</w:t>
      </w:r>
      <w:r w:rsidR="001E1CFB">
        <w:t xml:space="preserve"> for 1 h. Virus inoculum was removed, cells were washed once with PBS, and replenished with growth media containing 3-fold dilutions of GRFT. </w:t>
      </w:r>
      <w:bookmarkEnd w:id="2"/>
      <w:r w:rsidR="001E1CFB">
        <w:t xml:space="preserve">At 24 hpi, supernatants were removed, and cells were fixed in 10% formalin supplemented with 0.2% Triton-X 100 detergent for 15 min. Fixed cells were stained using GRFT at 1 </w:t>
      </w:r>
      <w:r w:rsidR="001E1CFB">
        <w:rPr>
          <w:rFonts w:cstheme="minorHAnsi"/>
        </w:rPr>
        <w:t>µ</w:t>
      </w:r>
      <w:r w:rsidR="001E1CFB">
        <w:t xml:space="preserve">g/mL and a monoclonal anti-NiV nucleoprotein antibody </w:t>
      </w:r>
      <w:r w:rsidR="00572805">
        <w:fldChar w:fldCharType="begin">
          <w:fldData xml:space="preserve">PEVuZE5vdGU+PENpdGU+PEF1dGhvcj5DaGlhbmc8L0F1dGhvcj48WWVhcj4yMDEwPC9ZZWFyPjxS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</w:fldData>
        </w:fldChar>
      </w:r>
      <w:r w:rsidR="00FE0653">
        <w:instrText xml:space="preserve"> ADDIN EN.CITE </w:instrText>
      </w:r>
      <w:r w:rsidR="00FE0653">
        <w:fldChar w:fldCharType="begin">
          <w:fldData xml:space="preserve">PEVuZE5vdGU+PENpdGU+PEF1dGhvcj5DaGlhbmc8L0F1dGhvcj48WWVhcj4yMDEwPC9ZZWFyPjxS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</w:fldData>
        </w:fldChar>
      </w:r>
      <w:r w:rsidR="00FE0653">
        <w:instrText xml:space="preserve"> ADDIN EN.CITE.DATA </w:instrText>
      </w:r>
      <w:r w:rsidR="00FE0653">
        <w:fldChar w:fldCharType="end"/>
      </w:r>
      <w:r w:rsidR="00572805">
        <w:fldChar w:fldCharType="separate"/>
      </w:r>
      <w:r w:rsidR="00FE0653">
        <w:rPr>
          <w:noProof/>
        </w:rPr>
        <w:t>[17]</w:t>
      </w:r>
      <w:r w:rsidR="00572805">
        <w:fldChar w:fldCharType="end"/>
      </w:r>
      <w:r w:rsidR="00572805">
        <w:t xml:space="preserve"> </w:t>
      </w:r>
      <w:r w:rsidR="001E1CFB">
        <w:t>(1:5000 dilution in 5% skim milk in PBS) for 1 h at 37</w:t>
      </w:r>
      <w:r w:rsidR="001E1CFB">
        <w:rPr>
          <w:rFonts w:cstheme="minorHAnsi"/>
        </w:rPr>
        <w:t>°</w:t>
      </w:r>
      <w:r w:rsidR="001E1CFB">
        <w:t xml:space="preserve"> C. After 3 washes with WB, cells were </w:t>
      </w:r>
      <w:r w:rsidR="007A6593">
        <w:t>stained</w:t>
      </w:r>
      <w:r w:rsidR="001E1CFB">
        <w:t xml:space="preserve"> with anti-</w:t>
      </w:r>
      <w:r w:rsidR="007A6593">
        <w:t xml:space="preserve">GRFT polyclonal </w:t>
      </w:r>
      <w:r w:rsidR="001E1CFB">
        <w:t>rabbit</w:t>
      </w:r>
      <w:r w:rsidR="007A6593">
        <w:t xml:space="preserve"> antibody (1:100 dilution in 5% skim milk in PBS) for 1 h at 37</w:t>
      </w:r>
      <w:r w:rsidR="007A6593">
        <w:rPr>
          <w:rFonts w:cstheme="minorHAnsi"/>
        </w:rPr>
        <w:t>°</w:t>
      </w:r>
      <w:r w:rsidR="007A6593">
        <w:t xml:space="preserve"> C. After another 3 washes with WB, cells were stained with </w:t>
      </w:r>
      <w:r w:rsidR="001E1CFB">
        <w:t>Dylight488 and anti-mouse Dylight550 secondary detection antibodies (</w:t>
      </w:r>
      <w:proofErr w:type="spellStart"/>
      <w:r w:rsidR="001E1CFB">
        <w:t>Bethyl</w:t>
      </w:r>
      <w:proofErr w:type="spellEnd"/>
      <w:r w:rsidR="001E1CFB">
        <w:t xml:space="preserve"> Laboratories, 1:1000 dilution)</w:t>
      </w:r>
      <w:r w:rsidR="007A6593">
        <w:t xml:space="preserve"> along with </w:t>
      </w:r>
      <w:r w:rsidR="00F53890" w:rsidRPr="000421A3">
        <w:t>4′,6-diamidino-2-phenylindole</w:t>
      </w:r>
      <w:r w:rsidR="00F53890">
        <w:t xml:space="preserve"> (</w:t>
      </w:r>
      <w:r w:rsidR="007A6593">
        <w:t>DAPI</w:t>
      </w:r>
      <w:r w:rsidR="00F53890">
        <w:t>)</w:t>
      </w:r>
      <w:r w:rsidR="007A6593">
        <w:t xml:space="preserve"> (1:1000 dilution) for 1 h 37</w:t>
      </w:r>
      <w:r w:rsidR="007A6593">
        <w:rPr>
          <w:rFonts w:cstheme="minorHAnsi"/>
        </w:rPr>
        <w:t>°</w:t>
      </w:r>
      <w:r w:rsidR="007A6593">
        <w:t xml:space="preserve"> C. After 3 final washes with WB, 100 </w:t>
      </w:r>
      <w:r w:rsidR="00A51DA5">
        <w:rPr>
          <w:rFonts w:cstheme="minorHAnsi"/>
        </w:rPr>
        <w:t>µ</w:t>
      </w:r>
      <w:r w:rsidR="007A6593">
        <w:t xml:space="preserve">L of PBS was added to each well, and fluorescence micrographs were taken using </w:t>
      </w:r>
      <w:r w:rsidR="007A6593" w:rsidRPr="007A6593">
        <w:t xml:space="preserve">a Nikon </w:t>
      </w:r>
      <w:proofErr w:type="spellStart"/>
      <w:r w:rsidR="007A6593" w:rsidRPr="007A6593">
        <w:t>Axioscope</w:t>
      </w:r>
      <w:proofErr w:type="spellEnd"/>
      <w:r w:rsidR="007A6593" w:rsidRPr="007A6593">
        <w:t xml:space="preserve"> </w:t>
      </w:r>
      <w:proofErr w:type="spellStart"/>
      <w:r w:rsidR="007A6593" w:rsidRPr="007A6593">
        <w:t>Ti</w:t>
      </w:r>
      <w:proofErr w:type="spellEnd"/>
      <w:r w:rsidR="007A6593" w:rsidRPr="007A6593">
        <w:t xml:space="preserve"> inverted fluorescence microscope </w:t>
      </w:r>
      <w:r w:rsidR="00A51DA5">
        <w:t>at</w:t>
      </w:r>
      <w:r w:rsidR="007A6593" w:rsidRPr="007A6593">
        <w:t xml:space="preserve"> 4× magnification.</w:t>
      </w:r>
    </w:p>
    <w:p w14:paraId="1AD0B017" w14:textId="77777777" w:rsidR="004E47AE" w:rsidRDefault="004346F5" w:rsidP="00174417">
      <w:pPr>
        <w:spacing w:line="480" w:lineRule="auto"/>
      </w:pPr>
      <w:r w:rsidRPr="00F32AD1">
        <w:rPr>
          <w:b/>
        </w:rPr>
        <w:t>Cytopathic effect (CPE) inhibition assays</w:t>
      </w:r>
      <w:r w:rsidR="005A7EFD">
        <w:t xml:space="preserve"> </w:t>
      </w:r>
    </w:p>
    <w:p w14:paraId="53002CC2" w14:textId="2FD1ACBA" w:rsidR="004346F5" w:rsidRDefault="004346F5" w:rsidP="004E47AE">
      <w:pPr>
        <w:spacing w:line="480" w:lineRule="auto"/>
        <w:ind w:firstLine="720"/>
      </w:pPr>
      <w:r w:rsidRPr="004346F5">
        <w:t xml:space="preserve">Inhibition of virus-induced CPE was assayed using </w:t>
      </w:r>
      <w:proofErr w:type="spellStart"/>
      <w:r w:rsidRPr="004346F5">
        <w:t>CellTiter</w:t>
      </w:r>
      <w:proofErr w:type="spellEnd"/>
      <w:r w:rsidRPr="004346F5">
        <w:t xml:space="preserve">-Glo 2.0 reagent (Promega) in a </w:t>
      </w:r>
      <w:proofErr w:type="spellStart"/>
      <w:r w:rsidR="00060201">
        <w:t>Biotek</w:t>
      </w:r>
      <w:proofErr w:type="spellEnd"/>
      <w:r w:rsidR="00060201">
        <w:t xml:space="preserve"> </w:t>
      </w:r>
      <w:r w:rsidRPr="004346F5">
        <w:t>HD1 Synergy plate reader</w:t>
      </w:r>
      <w:r w:rsidR="00230E3C">
        <w:t xml:space="preserve"> </w:t>
      </w:r>
      <w:r w:rsidR="00230E3C">
        <w:fldChar w:fldCharType="begin">
          <w:fldData xml:space="preserve">PEVuZE5vdGU+PENpdGU+PEF1dGhvcj5MbzwvQXV0aG9yPjxZZWFyPjIwMTc8L1llYXI+PFJlY051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</w:fldData>
        </w:fldChar>
      </w:r>
      <w:r w:rsidR="00FE0653">
        <w:instrText xml:space="preserve"> ADDIN EN.CITE </w:instrText>
      </w:r>
      <w:r w:rsidR="00FE0653">
        <w:fldChar w:fldCharType="begin">
          <w:fldData xml:space="preserve">PEVuZE5vdGU+PENpdGU+PEF1dGhvcj5MbzwvQXV0aG9yPjxZZWFyPjIwMTc8L1llYXI+PFJlY051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</w:fldData>
        </w:fldChar>
      </w:r>
      <w:r w:rsidR="00FE0653">
        <w:instrText xml:space="preserve"> ADDIN EN.CITE.DATA </w:instrText>
      </w:r>
      <w:r w:rsidR="00FE0653">
        <w:fldChar w:fldCharType="end"/>
      </w:r>
      <w:r w:rsidR="00230E3C">
        <w:fldChar w:fldCharType="separate"/>
      </w:r>
      <w:r w:rsidR="00FE0653">
        <w:rPr>
          <w:noProof/>
        </w:rPr>
        <w:t>[13]</w:t>
      </w:r>
      <w:r w:rsidR="00230E3C">
        <w:fldChar w:fldCharType="end"/>
      </w:r>
      <w:r w:rsidRPr="004346F5">
        <w:t xml:space="preserve">. </w:t>
      </w:r>
      <w:r w:rsidR="005817FA">
        <w:t xml:space="preserve">Briefly, </w:t>
      </w:r>
      <w:r w:rsidR="005817FA" w:rsidRPr="005817FA">
        <w:t>10</w:t>
      </w:r>
      <w:r w:rsidR="005817FA" w:rsidRPr="005817FA">
        <w:rPr>
          <w:vertAlign w:val="superscript"/>
        </w:rPr>
        <w:t>4</w:t>
      </w:r>
      <w:r w:rsidR="005817FA" w:rsidRPr="005817FA">
        <w:t xml:space="preserve"> </w:t>
      </w:r>
      <w:r w:rsidR="005817FA">
        <w:t xml:space="preserve">Vero </w:t>
      </w:r>
      <w:r w:rsidR="005817FA" w:rsidRPr="005817FA">
        <w:t>cells</w:t>
      </w:r>
      <w:r w:rsidR="005817FA">
        <w:t xml:space="preserve"> pre-treated with serial dilutions GRFT, </w:t>
      </w:r>
      <w:r w:rsidR="00AC54B3">
        <w:t xml:space="preserve">Q-GRFT, </w:t>
      </w:r>
      <w:proofErr w:type="spellStart"/>
      <w:r w:rsidR="005817FA">
        <w:t>mGRFT</w:t>
      </w:r>
      <w:proofErr w:type="spellEnd"/>
      <w:r w:rsidR="005817FA">
        <w:t>, 2mG, or 3mG</w:t>
      </w:r>
      <w:r w:rsidR="005817FA" w:rsidRPr="005817FA">
        <w:t xml:space="preserve"> in 96-well </w:t>
      </w:r>
      <w:r w:rsidR="005817FA">
        <w:t xml:space="preserve">opaque white </w:t>
      </w:r>
      <w:r w:rsidR="005817FA" w:rsidRPr="005817FA">
        <w:t xml:space="preserve">plates were infected with </w:t>
      </w:r>
      <w:r w:rsidR="005817FA">
        <w:t>NiV-M, NiV-B, or HeV</w:t>
      </w:r>
      <w:r w:rsidR="005817FA" w:rsidRPr="005817FA">
        <w:t xml:space="preserve">. </w:t>
      </w:r>
      <w:r w:rsidR="005817FA">
        <w:t xml:space="preserve">At 72 </w:t>
      </w:r>
      <w:proofErr w:type="spellStart"/>
      <w:r w:rsidR="005817FA">
        <w:t>hpi</w:t>
      </w:r>
      <w:proofErr w:type="spellEnd"/>
      <w:r w:rsidR="005817FA">
        <w:t xml:space="preserve">, 100 </w:t>
      </w:r>
      <w:r w:rsidR="005817FA">
        <w:rPr>
          <w:rFonts w:cstheme="minorHAnsi"/>
        </w:rPr>
        <w:t>µ</w:t>
      </w:r>
      <w:r w:rsidR="005817FA">
        <w:t xml:space="preserve">L </w:t>
      </w:r>
      <w:proofErr w:type="spellStart"/>
      <w:r w:rsidR="005817FA">
        <w:t>CellTiter</w:t>
      </w:r>
      <w:proofErr w:type="spellEnd"/>
      <w:r w:rsidR="005817FA">
        <w:t>-Glo 2.0 reagent was added to each well and the plate was incubated at room temperature for at least 10 minutes prior to luminescence measurement</w:t>
      </w:r>
      <w:r w:rsidR="005817FA" w:rsidRPr="005817FA">
        <w:t xml:space="preserve">. </w:t>
      </w:r>
      <w:r w:rsidR="00060201">
        <w:t>Luminescence v</w:t>
      </w:r>
      <w:r w:rsidRPr="004346F5">
        <w:t>alues were normalized to uninfected cell controls according to % viability as follows: % viability = [(specific value-reference value)/(DMSO control value – reference value)] X 100. Reference values were derived from control wells without cells. Uninfected cell control values (after subtraction of reference values) were set at 100% inhibition of CPE. EC</w:t>
      </w:r>
      <w:r w:rsidRPr="004346F5">
        <w:rPr>
          <w:vertAlign w:val="subscript"/>
        </w:rPr>
        <w:t>50</w:t>
      </w:r>
      <w:r w:rsidRPr="004346F5">
        <w:t xml:space="preserve"> values were calculated using four-parameter variable slope non-linear regression fitting of values.</w:t>
      </w:r>
    </w:p>
    <w:p w14:paraId="48C1F67A" w14:textId="77777777" w:rsidR="004E47AE" w:rsidRDefault="00685D10" w:rsidP="00174417">
      <w:pPr>
        <w:spacing w:line="480" w:lineRule="auto"/>
      </w:pPr>
      <w:r w:rsidRPr="00F32AD1">
        <w:rPr>
          <w:b/>
        </w:rPr>
        <w:t>Fusion Assay</w:t>
      </w:r>
      <w:r>
        <w:t xml:space="preserve"> </w:t>
      </w:r>
    </w:p>
    <w:p w14:paraId="541984A7" w14:textId="77777777" w:rsidR="00685D10" w:rsidRDefault="00685D10" w:rsidP="004E47AE">
      <w:pPr>
        <w:spacing w:line="480" w:lineRule="auto"/>
        <w:ind w:firstLine="720"/>
      </w:pPr>
      <w:r>
        <w:t>10</w:t>
      </w:r>
      <w:r w:rsidRPr="00685D10">
        <w:rPr>
          <w:vertAlign w:val="superscript"/>
        </w:rPr>
        <w:t>4</w:t>
      </w:r>
      <w:r>
        <w:t xml:space="preserve"> HT-1080 cells were seeded in 96-well black plates with clear bottoms (3603 Costar) overnight. </w:t>
      </w:r>
      <w:proofErr w:type="spellStart"/>
      <w:r w:rsidR="00C93396">
        <w:t>Mirus</w:t>
      </w:r>
      <w:proofErr w:type="spellEnd"/>
      <w:r w:rsidR="00C93396">
        <w:t xml:space="preserve"> LT-1 reagent (</w:t>
      </w:r>
      <w:proofErr w:type="spellStart"/>
      <w:r w:rsidR="00C93396">
        <w:t>MirusBio</w:t>
      </w:r>
      <w:proofErr w:type="spellEnd"/>
      <w:r w:rsidR="00C93396">
        <w:t xml:space="preserve">) was used to transfect cells </w:t>
      </w:r>
      <w:r>
        <w:t>with 0.</w:t>
      </w:r>
      <w:r w:rsidR="00C93396">
        <w:t>2</w:t>
      </w:r>
      <w:r>
        <w:t xml:space="preserve"> </w:t>
      </w:r>
      <w:r>
        <w:rPr>
          <w:rFonts w:cstheme="minorHAnsi"/>
        </w:rPr>
        <w:t>µ</w:t>
      </w:r>
      <w:r>
        <w:t>g of</w:t>
      </w:r>
      <w:r w:rsidR="00C93396">
        <w:t xml:space="preserve"> different combinations of expression plasmids either encoding</w:t>
      </w:r>
      <w:r>
        <w:t xml:space="preserve"> AU1-tagged codon-optimized NiV F protein</w:t>
      </w:r>
      <w:r w:rsidR="00C93396">
        <w:t xml:space="preserve"> or</w:t>
      </w:r>
      <w:r>
        <w:t xml:space="preserve"> HA-tagged codon optimized NiV G protein</w:t>
      </w:r>
      <w:r w:rsidR="00C93396">
        <w:t xml:space="preserve">. At 4 h post-transfection, cells were washed once with PBS, and replenished with growth media containing 3-fold serial dilutions of either GRFT or 3mG. At 24 h post-transfection, cells were fixed using 10% formalin solution for 15 minutes, washed once with PBS, and stained </w:t>
      </w:r>
      <w:r w:rsidR="00804B2F">
        <w:t xml:space="preserve">with </w:t>
      </w:r>
      <w:proofErr w:type="spellStart"/>
      <w:r w:rsidR="00804B2F">
        <w:t>CellMask</w:t>
      </w:r>
      <w:proofErr w:type="spellEnd"/>
      <w:r w:rsidR="003F1A39">
        <w:t xml:space="preserve"> </w:t>
      </w:r>
      <w:r w:rsidR="00804B2F">
        <w:t>Green (Thermo Fisher) and DAPI</w:t>
      </w:r>
      <w:r w:rsidR="000421A3">
        <w:t xml:space="preserve"> according to manufacturer’s instructions. Cells were viewed and micrographs were taken </w:t>
      </w:r>
      <w:bookmarkStart w:id="3" w:name="_Hlk18070245"/>
      <w:r w:rsidR="000421A3">
        <w:t xml:space="preserve">using a Nikon </w:t>
      </w:r>
      <w:proofErr w:type="spellStart"/>
      <w:r w:rsidR="000421A3">
        <w:t>Axioscope</w:t>
      </w:r>
      <w:proofErr w:type="spellEnd"/>
      <w:r w:rsidR="000421A3">
        <w:t xml:space="preserve"> </w:t>
      </w:r>
      <w:proofErr w:type="spellStart"/>
      <w:r w:rsidR="000421A3">
        <w:t>Ti</w:t>
      </w:r>
      <w:proofErr w:type="spellEnd"/>
      <w:r w:rsidR="000421A3">
        <w:t xml:space="preserve"> inverted fluorescence microscope using 4</w:t>
      </w:r>
      <w:r w:rsidR="000421A3">
        <w:rPr>
          <w:rFonts w:cstheme="minorHAnsi"/>
        </w:rPr>
        <w:t>×</w:t>
      </w:r>
      <w:r w:rsidR="000421A3">
        <w:t xml:space="preserve"> magnification. </w:t>
      </w:r>
      <w:bookmarkEnd w:id="3"/>
    </w:p>
    <w:p w14:paraId="7202EECE" w14:textId="77777777" w:rsidR="004E47AE" w:rsidRDefault="00F354CB" w:rsidP="00174417">
      <w:pPr>
        <w:spacing w:line="480" w:lineRule="auto"/>
      </w:pPr>
      <w:r w:rsidRPr="00F32AD1">
        <w:rPr>
          <w:b/>
        </w:rPr>
        <w:t xml:space="preserve">Quantitative </w:t>
      </w:r>
      <w:r w:rsidR="00F32AD1">
        <w:rPr>
          <w:b/>
        </w:rPr>
        <w:t>f</w:t>
      </w:r>
      <w:r w:rsidR="00685D10" w:rsidRPr="00F32AD1">
        <w:rPr>
          <w:b/>
        </w:rPr>
        <w:t xml:space="preserve">usion </w:t>
      </w:r>
      <w:r w:rsidR="00F32AD1">
        <w:rPr>
          <w:b/>
        </w:rPr>
        <w:t>a</w:t>
      </w:r>
      <w:r w:rsidR="00685D10" w:rsidRPr="00F32AD1">
        <w:rPr>
          <w:b/>
        </w:rPr>
        <w:t>ssay</w:t>
      </w:r>
      <w:r w:rsidR="00685D10">
        <w:t xml:space="preserve"> </w:t>
      </w:r>
    </w:p>
    <w:p w14:paraId="75904381" w14:textId="77777777" w:rsidR="009601F5" w:rsidRDefault="00896F6C" w:rsidP="004E47AE">
      <w:pPr>
        <w:spacing w:line="480" w:lineRule="auto"/>
        <w:ind w:firstLine="720"/>
      </w:pPr>
      <w:r>
        <w:t>2</w:t>
      </w:r>
      <w:r w:rsidR="000709BA">
        <w:rPr>
          <w:rFonts w:cstheme="minorHAnsi"/>
        </w:rPr>
        <w:t>×</w:t>
      </w:r>
      <w:r>
        <w:t>10</w:t>
      </w:r>
      <w:r w:rsidRPr="000709BA">
        <w:rPr>
          <w:vertAlign w:val="superscript"/>
        </w:rPr>
        <w:t>4</w:t>
      </w:r>
      <w:r>
        <w:t xml:space="preserve"> CHO</w:t>
      </w:r>
      <w:r w:rsidR="000709BA">
        <w:t xml:space="preserve">-K1 cells </w:t>
      </w:r>
      <w:r w:rsidR="006C6922">
        <w:t xml:space="preserve">seeded in </w:t>
      </w:r>
      <w:r w:rsidR="006A6612">
        <w:t xml:space="preserve">96-well </w:t>
      </w:r>
      <w:r w:rsidR="006C6922">
        <w:t xml:space="preserve">black plates with clear bottoms </w:t>
      </w:r>
      <w:r w:rsidR="000709BA">
        <w:t xml:space="preserve">were transfected with 0.1 </w:t>
      </w:r>
      <w:r w:rsidR="006C6922">
        <w:rPr>
          <w:rFonts w:cstheme="minorHAnsi"/>
        </w:rPr>
        <w:t>µ</w:t>
      </w:r>
      <w:r w:rsidR="000709BA">
        <w:t xml:space="preserve">g each of </w:t>
      </w:r>
      <w:r w:rsidR="00903CA6">
        <w:t xml:space="preserve">NiV-F AU1, NiV-G HA, and pT7-eEGFP </w:t>
      </w:r>
      <w:r w:rsidR="00B920C0">
        <w:t xml:space="preserve">plasmids with </w:t>
      </w:r>
      <w:proofErr w:type="spellStart"/>
      <w:r w:rsidR="00903CA6">
        <w:t>Mirus</w:t>
      </w:r>
      <w:proofErr w:type="spellEnd"/>
      <w:r w:rsidR="00903CA6">
        <w:t xml:space="preserve"> LT-1 transfection reagent at a DNA to LT-1 reagent ratio of 1:2. At 4 h post-transfection, </w:t>
      </w:r>
      <w:r w:rsidR="006C6922">
        <w:t xml:space="preserve">transfection mixes were removed, cells were washed once with PBS, and were replenished with growth media containing </w:t>
      </w:r>
      <w:r w:rsidR="00903CA6">
        <w:t>2-fold serial dilutions of GRFT or 3mG</w:t>
      </w:r>
      <w:r w:rsidR="006C6922">
        <w:t>. After addition of GRFT/3mG conditioned media, 2</w:t>
      </w:r>
      <w:r w:rsidR="006C6922">
        <w:rPr>
          <w:rFonts w:cstheme="minorHAnsi"/>
        </w:rPr>
        <w:t>×</w:t>
      </w:r>
      <w:r w:rsidR="006C6922">
        <w:t>10</w:t>
      </w:r>
      <w:r w:rsidR="006C6922" w:rsidRPr="000709BA">
        <w:rPr>
          <w:vertAlign w:val="superscript"/>
        </w:rPr>
        <w:t>4</w:t>
      </w:r>
      <w:r w:rsidR="006C6922">
        <w:rPr>
          <w:vertAlign w:val="superscript"/>
        </w:rPr>
        <w:t xml:space="preserve"> </w:t>
      </w:r>
      <w:r w:rsidR="006C6922">
        <w:t>of BSRT7/5 cells were overlaid onto the transfected CHO-K1 cells. At ~ 1</w:t>
      </w:r>
      <w:r w:rsidR="00D05F79">
        <w:t>6</w:t>
      </w:r>
      <w:r w:rsidR="006C6922">
        <w:t xml:space="preserve"> h post-overlay, </w:t>
      </w:r>
      <w:r w:rsidR="00BF06EB">
        <w:t>NiV F/G-induced syncytia were visualized using a 2.5</w:t>
      </w:r>
      <w:r w:rsidR="00BF06EB">
        <w:rPr>
          <w:rFonts w:cstheme="minorHAnsi"/>
        </w:rPr>
        <w:t>×</w:t>
      </w:r>
      <w:r w:rsidR="00BF06EB">
        <w:t xml:space="preserve"> objective, and total numbers were counted from photograph montages of each complete well using Gen5 Software</w:t>
      </w:r>
      <w:r w:rsidR="00E9561D">
        <w:t xml:space="preserve"> on a Cytation5 instrument</w:t>
      </w:r>
      <w:r w:rsidR="00D05F79">
        <w:t xml:space="preserve"> (</w:t>
      </w:r>
      <w:proofErr w:type="spellStart"/>
      <w:r w:rsidR="00D05F79">
        <w:t>Biotek</w:t>
      </w:r>
      <w:proofErr w:type="spellEnd"/>
      <w:r w:rsidR="00D05F79">
        <w:t>)</w:t>
      </w:r>
      <w:r w:rsidR="00BF06EB">
        <w:t xml:space="preserve">. Green fluorescent objects that were both greater than 75 </w:t>
      </w:r>
      <w:r w:rsidR="00BF06EB">
        <w:rPr>
          <w:rFonts w:cstheme="minorHAnsi"/>
        </w:rPr>
        <w:t>µm</w:t>
      </w:r>
      <w:r w:rsidR="00BF06EB">
        <w:t xml:space="preserve"> in diameter and that had a relative fluorescence reading above 5000 were classified as positive syncytia. Negative control CHO-K1 cells were transfected with 0.2 </w:t>
      </w:r>
      <w:r w:rsidR="00BF06EB">
        <w:rPr>
          <w:rFonts w:cstheme="minorHAnsi"/>
        </w:rPr>
        <w:t>µ</w:t>
      </w:r>
      <w:r w:rsidR="00BF06EB">
        <w:t xml:space="preserve">g of NiV-F AU1 and 0.1 </w:t>
      </w:r>
      <w:r w:rsidR="00BF06EB">
        <w:rPr>
          <w:rFonts w:cstheme="minorHAnsi"/>
        </w:rPr>
        <w:t>µ</w:t>
      </w:r>
      <w:r w:rsidR="00BF06EB">
        <w:t>g pT7-eGFP.</w:t>
      </w:r>
    </w:p>
    <w:p w14:paraId="3A7A90A4" w14:textId="77777777" w:rsidR="004E47AE" w:rsidRDefault="00F32AD1" w:rsidP="009601F5">
      <w:pPr>
        <w:spacing w:line="480" w:lineRule="auto"/>
      </w:pPr>
      <w:r>
        <w:rPr>
          <w:b/>
        </w:rPr>
        <w:t>Ethics statement and a</w:t>
      </w:r>
      <w:r w:rsidR="009601F5" w:rsidRPr="00F32AD1">
        <w:rPr>
          <w:b/>
        </w:rPr>
        <w:t>nimals</w:t>
      </w:r>
      <w:r w:rsidR="009601F5">
        <w:t xml:space="preserve"> </w:t>
      </w:r>
      <w:r w:rsidR="00BF06EB">
        <w:t xml:space="preserve"> </w:t>
      </w:r>
    </w:p>
    <w:p w14:paraId="0B0BC942" w14:textId="78CC59A6" w:rsidR="00801840" w:rsidRPr="00801840" w:rsidRDefault="00801840" w:rsidP="00801840">
      <w:pPr>
        <w:spacing w:line="480" w:lineRule="auto"/>
      </w:pPr>
      <w:r w:rsidRPr="00801840">
        <w:t>All animal experiments were approved by the CDC Institutional Animal Care and Use Committee</w:t>
      </w:r>
      <w:r w:rsidR="007E0D94">
        <w:t xml:space="preserve"> </w:t>
      </w:r>
      <w:r w:rsidRPr="00801840">
        <w:t xml:space="preserve">and were performed in an AAALAC-international approved facility. Groups of 5–10 female </w:t>
      </w:r>
      <w:proofErr w:type="spellStart"/>
      <w:r w:rsidRPr="00801840">
        <w:t>HsdHan</w:t>
      </w:r>
      <w:proofErr w:type="spellEnd"/>
      <w:r w:rsidRPr="00801840">
        <w:t>: AURA Syrian hamsters (Envigo #8903F; 6 weeks of age) were inoculated intranasally with DMEM (mock control) or a target dose of NiV-B (target dose: 10</w:t>
      </w:r>
      <w:r w:rsidRPr="00801840">
        <w:rPr>
          <w:vertAlign w:val="superscript"/>
        </w:rPr>
        <w:t>7</w:t>
      </w:r>
      <w:r w:rsidRPr="00801840">
        <w:t xml:space="preserve"> TCID50; </w:t>
      </w:r>
      <w:proofErr w:type="spellStart"/>
      <w:r w:rsidRPr="00801840">
        <w:t>backtiter</w:t>
      </w:r>
      <w:proofErr w:type="spellEnd"/>
      <w:r w:rsidRPr="00801840">
        <w:t xml:space="preserve"> dose: 1.17×10</w:t>
      </w:r>
      <w:r w:rsidRPr="00801840">
        <w:rPr>
          <w:vertAlign w:val="superscript"/>
        </w:rPr>
        <w:t>7</w:t>
      </w:r>
      <w:r w:rsidRPr="00801840">
        <w:t xml:space="preserve">). Hamsters were housed in a climate-controlled laboratory with a 12 h day/night cycle; provided </w:t>
      </w:r>
      <w:proofErr w:type="spellStart"/>
      <w:r w:rsidRPr="00801840">
        <w:t>Teklad</w:t>
      </w:r>
      <w:proofErr w:type="spellEnd"/>
      <w:r w:rsidRPr="00801840">
        <w:t xml:space="preserve"> global 18% protein rodent diet (Envigo) and water ad libitum; and group-housed on corn cob bedding (Bed-</w:t>
      </w:r>
      <w:proofErr w:type="spellStart"/>
      <w:r w:rsidRPr="00801840">
        <w:t>o'Cobs</w:t>
      </w:r>
      <w:proofErr w:type="spellEnd"/>
      <w:r w:rsidRPr="00801840">
        <w:t>® ¼”, Anderson Lab Bedding) with cotton nestlets and crinkle paper, in an isolator-caging system (</w:t>
      </w:r>
      <w:proofErr w:type="spellStart"/>
      <w:r w:rsidRPr="00801840">
        <w:t>Thoren</w:t>
      </w:r>
      <w:proofErr w:type="spellEnd"/>
      <w:r w:rsidRPr="00801840">
        <w:t xml:space="preserve"> Caging, Inc., Hazleton, PA, USA) with a HEPA-filtered inlet and exhaust air supply. On 1 and 2 dpi and/or -1 and -2 dpi, animals were treated IN with vehicle control (PBS), GRFT (10 mg/kg), or 3mG (10 mg/kg). Weight, temperature and clinical signs were assessed daily for 27 days post infection (dpi). Clinical signs were quantified by the following scoring system: 2 points each for quiet/ dull/responsive disposition, hunched back, ruffled coat, hypoactivity/abnormal huddling; 3 points for dehydration/decreased skin turgor; 5 points each for dyspnea, anemia, or moderate neurological signs (moderate head tilt, tremors, ataxia, and/or circling); and 10 points each for inability to bear weight, frank hemorrhage, severe neurological signs (severe head tilt, seizures), or weight loss &gt;25% baseline (at -1 dpi). Animals with a score of ≥ 10, or at completion of study (28 dpi) were humanely euthanized with an isoflurane vapor overdose.</w:t>
      </w:r>
    </w:p>
    <w:p w14:paraId="5E34AF1C" w14:textId="77777777" w:rsidR="004E47AE" w:rsidRPr="00F32AD1" w:rsidRDefault="009601F5" w:rsidP="009601F5">
      <w:pPr>
        <w:spacing w:line="480" w:lineRule="auto"/>
        <w:rPr>
          <w:b/>
          <w:bCs/>
        </w:rPr>
      </w:pPr>
      <w:r w:rsidRPr="00F32AD1">
        <w:rPr>
          <w:b/>
          <w:bCs/>
        </w:rPr>
        <w:t>Quantitative RT-PCR</w:t>
      </w:r>
      <w:r w:rsidR="00C64804" w:rsidRPr="00F32AD1">
        <w:rPr>
          <w:b/>
          <w:bCs/>
        </w:rPr>
        <w:t xml:space="preserve"> </w:t>
      </w:r>
    </w:p>
    <w:p w14:paraId="262E9F9D" w14:textId="4464F2BF" w:rsidR="00C64804" w:rsidRPr="00C64804" w:rsidRDefault="009601F5" w:rsidP="004E47AE">
      <w:pPr>
        <w:spacing w:line="480" w:lineRule="auto"/>
        <w:ind w:firstLine="720"/>
        <w:rPr>
          <w:bCs/>
          <w:i/>
        </w:rPr>
      </w:pPr>
      <w:r w:rsidRPr="009601F5">
        <w:t xml:space="preserve">RNA was extracted from blood and homogenized tissue samples using the MagMAX-96 Total RNA Isolation Kit (Thermo Fisher) on a 96-well ABI </w:t>
      </w:r>
      <w:proofErr w:type="spellStart"/>
      <w:r w:rsidRPr="009601F5">
        <w:t>MagMAX</w:t>
      </w:r>
      <w:proofErr w:type="spellEnd"/>
      <w:r w:rsidRPr="009601F5">
        <w:t xml:space="preserve"> extraction platform with a </w:t>
      </w:r>
      <w:proofErr w:type="spellStart"/>
      <w:r w:rsidRPr="009601F5">
        <w:t>DNaseI</w:t>
      </w:r>
      <w:proofErr w:type="spellEnd"/>
      <w:r w:rsidRPr="009601F5">
        <w:t xml:space="preserve"> treatment step according to manufacturer’s instructions. RNA was quantitated using a one-step real-time RT-PCR targeting the N gene sequence</w:t>
      </w:r>
      <w:r w:rsidR="00C64804">
        <w:t xml:space="preserve"> </w:t>
      </w:r>
      <w:r w:rsidR="00EB3DEB">
        <w:t xml:space="preserve">using in vitro transcribed NiV N gene RNA standards </w:t>
      </w:r>
      <w:r w:rsidR="00C64804">
        <w:fldChar w:fldCharType="begin">
          <w:fldData xml:space="preserve">PEVuZE5vdGU+PENpdGU+PEF1dGhvcj5MbzwvQXV0aG9yPjxZZWFyPjIwMTI8L1llYXI+PFJlY051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</w:fldData>
        </w:fldChar>
      </w:r>
      <w:r w:rsidR="00FE0653">
        <w:instrText xml:space="preserve"> ADDIN EN.CITE </w:instrText>
      </w:r>
      <w:r w:rsidR="00FE0653">
        <w:fldChar w:fldCharType="begin">
          <w:fldData xml:space="preserve">PEVuZE5vdGU+PENpdGU+PEF1dGhvcj5MbzwvQXV0aG9yPjxZZWFyPjIwMTI8L1llYXI+PFJlY051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</w:fldData>
        </w:fldChar>
      </w:r>
      <w:r w:rsidR="00FE0653">
        <w:instrText xml:space="preserve"> ADDIN EN.CITE.DATA </w:instrText>
      </w:r>
      <w:r w:rsidR="00FE0653">
        <w:fldChar w:fldCharType="end"/>
      </w:r>
      <w:r w:rsidR="00C64804">
        <w:fldChar w:fldCharType="separate"/>
      </w:r>
      <w:r w:rsidR="00FE0653">
        <w:rPr>
          <w:noProof/>
        </w:rPr>
        <w:t>[18]</w:t>
      </w:r>
      <w:r w:rsidR="00C64804">
        <w:fldChar w:fldCharType="end"/>
      </w:r>
      <w:r w:rsidR="00EB3DEB">
        <w:t xml:space="preserve"> </w:t>
      </w:r>
      <w:r w:rsidRPr="009601F5">
        <w:t xml:space="preserve">, and was standardized to 18S with a </w:t>
      </w:r>
      <w:proofErr w:type="spellStart"/>
      <w:r w:rsidRPr="009601F5">
        <w:t>SuperScript</w:t>
      </w:r>
      <w:proofErr w:type="spellEnd"/>
      <w:r w:rsidRPr="009601F5">
        <w:t xml:space="preserve"> III Platinum One-Step </w:t>
      </w:r>
      <w:proofErr w:type="spellStart"/>
      <w:r w:rsidRPr="009601F5">
        <w:t>qRT</w:t>
      </w:r>
      <w:proofErr w:type="spellEnd"/>
      <w:r w:rsidRPr="009601F5">
        <w:t>-PCR Kit (Thermo Fisher Scientific) according to manufacturer’s instructions (primer and probe sequences available on request).</w:t>
      </w:r>
      <w:r w:rsidRPr="009601F5">
        <w:rPr>
          <w:b/>
          <w:bCs/>
        </w:rPr>
        <w:t xml:space="preserve"> </w:t>
      </w:r>
    </w:p>
    <w:p w14:paraId="65AE06BA" w14:textId="77777777" w:rsidR="00E17545" w:rsidRPr="00F32AD1" w:rsidRDefault="00E17545" w:rsidP="00E17545">
      <w:pPr>
        <w:spacing w:line="480" w:lineRule="auto"/>
        <w:rPr>
          <w:b/>
          <w:bCs/>
        </w:rPr>
      </w:pPr>
      <w:r w:rsidRPr="00F32AD1">
        <w:rPr>
          <w:b/>
          <w:bCs/>
        </w:rPr>
        <w:t>Plasma antibody analysis</w:t>
      </w:r>
    </w:p>
    <w:p w14:paraId="6044EC5A" w14:textId="3F14F943" w:rsidR="00E17545" w:rsidRPr="00E17545" w:rsidRDefault="00FE75B6" w:rsidP="00E17545">
      <w:pPr>
        <w:spacing w:line="480" w:lineRule="auto"/>
        <w:ind w:firstLine="720"/>
        <w:rPr>
          <w:bCs/>
        </w:rPr>
      </w:pPr>
      <w:r>
        <w:rPr>
          <w:bCs/>
        </w:rPr>
        <w:t xml:space="preserve">Total NiV-specific IgG and neutralizing antibodies were measured as previously described </w:t>
      </w:r>
      <w:r>
        <w:rPr>
          <w:bCs/>
        </w:rPr>
        <w:fldChar w:fldCharType="begin"/>
      </w:r>
      <w:r w:rsidR="00FE0653">
        <w:rPr>
          <w:bCs/>
        </w:rPr>
        <w:instrText xml:space="preserve"> ADDIN EN.CITE &lt;EndNote&gt;&lt;Cite&gt;&lt;Author&gt;Lo&lt;/Author&gt;&lt;Year&gt;2019&lt;/Year&gt;&lt;RecNum&gt;53&lt;/RecNum&gt;&lt;DisplayText&gt;[19]&lt;/DisplayText&gt;&lt;record&gt;&lt;rec-number&gt;53&lt;/rec-number&gt;&lt;foreign-keys&gt;&lt;key app="EN" db-id="drsd9vv9ivrszje9w9u5d90vpdrspaae5pea" timestamp="1567087362"&gt;53&lt;/key&gt;&lt;/foreign-keys&gt;&lt;ref-type name="Journal Article"&gt;17&lt;/ref-type&gt;&lt;contributors&gt;&lt;authors&gt;&lt;author&gt;Lo, M. K.&lt;/author&gt;&lt;author&gt;Feldmann, F.&lt;/author&gt;&lt;author&gt;Gary, J. M.&lt;/author&gt;&lt;author&gt;Jordan, R.&lt;/author&gt;&lt;author&gt;Bannister, R.&lt;/author&gt;&lt;author&gt;Cronin, J.&lt;/author&gt;&lt;author&gt;Patel, N. R.&lt;/author&gt;&lt;author&gt;Klena, J. D.&lt;/author&gt;&lt;author&gt;Nichol, S. T.&lt;/author&gt;&lt;author&gt;Cihlar, T.&lt;/author&gt;&lt;author&gt;Zaki, S. R.&lt;/author&gt;&lt;author&gt;Feldmann, H.&lt;/author&gt;&lt;author&gt;Spiropoulou, C. F.&lt;/author&gt;&lt;author&gt;de Wit, E.&lt;/author&gt;&lt;/authors&gt;&lt;/contributors&gt;&lt;auth-address&gt;Centers for Disease Control and Prevention, Atlanta, GA 30329, USA.&amp;#xD;Rocky Mountain Veterinary Branch, National Institute of Allergy and Infectious Diseases, National Institutes of Health, Hamilton, MT 59840, USA.&amp;#xD;Gilead Sciences, Foster City, CA 94404, USA.&amp;#xD;Laboratory of Virology, National Institute of Allergy and Infectious Diseases, National Institutes of Health, Hamilton, MT 59840, USA.&amp;#xD;Laboratory of Virology, National Institute of Allergy and Infectious Diseases, National Institutes of Health, Hamilton, MT 59840, USA. Emmie.dewit@nih.gov.&lt;/auth-address&gt;&lt;titles&gt;&lt;title&gt;Remdesivir (GS-5734) protects African green monkeys from Nipah virus challenge&lt;/title&gt;&lt;secondary-title&gt;Sci Transl Med&lt;/secondary-title&gt;&lt;/titles&gt;&lt;periodical&gt;&lt;full-title&gt;Sci Transl Med&lt;/full-title&gt;&lt;/periodical&gt;&lt;volume&gt;11&lt;/volume&gt;&lt;number&gt;494&lt;/number&gt;&lt;edition&gt;2019/05/31&lt;/edition&gt;&lt;dates&gt;&lt;year&gt;2019&lt;/year&gt;&lt;pub-dates&gt;&lt;date&gt;May 29&lt;/date&gt;&lt;/pub-dates&gt;&lt;/dates&gt;&lt;isbn&gt;1946-6242 (Electronic)&amp;#xD;1946-6234 (Linking)&lt;/isbn&gt;&lt;accession-num&gt;31142680&lt;/accession-num&gt;&lt;urls&gt;&lt;related-urls&gt;&lt;url&gt;https://www.ncbi.nlm.nih.gov/pubmed/31142680&lt;/url&gt;&lt;/related-urls&gt;&lt;/urls&gt;&lt;electronic-resource-num&gt;10.1126/scitranslmed.aau9242&lt;/electronic-resource-num&gt;&lt;/record&gt;&lt;/Cite&gt;&lt;/EndNote&gt;</w:instrText>
      </w:r>
      <w:r>
        <w:rPr>
          <w:bCs/>
        </w:rPr>
        <w:fldChar w:fldCharType="separate"/>
      </w:r>
      <w:r w:rsidR="00FE0653">
        <w:rPr>
          <w:bCs/>
          <w:noProof/>
        </w:rPr>
        <w:t>[19]</w:t>
      </w:r>
      <w:r>
        <w:rPr>
          <w:bCs/>
        </w:rPr>
        <w:fldChar w:fldCharType="end"/>
      </w:r>
      <w:r w:rsidRPr="00E17545">
        <w:rPr>
          <w:bCs/>
        </w:rPr>
        <w:t>.</w:t>
      </w:r>
      <w:r>
        <w:rPr>
          <w:bCs/>
        </w:rPr>
        <w:t xml:space="preserve"> </w:t>
      </w:r>
      <w:r w:rsidR="00E17545" w:rsidRPr="00E17545">
        <w:rPr>
          <w:bCs/>
        </w:rPr>
        <w:t xml:space="preserve">Plasma samples, separated from whole blood collected in lithium heparin tubes by centrifuging 3 min at 10000 rpm, were inactivated using gamma irradiation (5 million </w:t>
      </w:r>
      <w:proofErr w:type="spellStart"/>
      <w:r w:rsidR="00E17545" w:rsidRPr="00E17545">
        <w:rPr>
          <w:bCs/>
        </w:rPr>
        <w:t>rads</w:t>
      </w:r>
      <w:proofErr w:type="spellEnd"/>
      <w:r w:rsidR="00E17545" w:rsidRPr="00E17545">
        <w:rPr>
          <w:bCs/>
        </w:rPr>
        <w:t xml:space="preserve"> from a </w:t>
      </w:r>
      <w:r w:rsidR="00E17545" w:rsidRPr="00E17545">
        <w:rPr>
          <w:bCs/>
          <w:vertAlign w:val="superscript"/>
        </w:rPr>
        <w:t>60</w:t>
      </w:r>
      <w:r w:rsidR="00E17545" w:rsidRPr="00E17545">
        <w:rPr>
          <w:bCs/>
        </w:rPr>
        <w:t xml:space="preserve">Co source). High protein-binding plates (Costar 2797) plates were coated overnight at 4°C, with the bottom half of the plate being coated with Vero control cell lysate, and the top half being coated with inactivated NiV-infected Vero cell lysates. After 3× washes with PBS supplemented with Tween-20 detergent (0.1%) (PBS-T), plates were blocked with 100 µL plasma diluent (5% skim milk in PBS-T). Hamster plasma were serially diluted 1:100, 1:400, 1:1600, and 1:6400 and incubated for 1 hour at 37°C. After 3× washes with PBS-T, plates were incubated with antibody detector protein A/G conjugated with </w:t>
      </w:r>
      <w:r w:rsidR="00A10513">
        <w:rPr>
          <w:bCs/>
        </w:rPr>
        <w:t>HRP</w:t>
      </w:r>
      <w:r w:rsidR="00E17545" w:rsidRPr="00E17545">
        <w:rPr>
          <w:bCs/>
        </w:rPr>
        <w:t xml:space="preserve"> (Thermo </w:t>
      </w:r>
      <w:r w:rsidR="00A10513">
        <w:rPr>
          <w:bCs/>
        </w:rPr>
        <w:t>Fisher</w:t>
      </w:r>
      <w:r w:rsidR="00E17545" w:rsidRPr="00E17545">
        <w:rPr>
          <w:bCs/>
        </w:rPr>
        <w:t xml:space="preserve">) for 1 hour at 37°C. After 3× washes with PBS-T, plates were incubated with ABTS substrate (KPL) for ½ hour at 37°C. Absorbance was read at 410 nm and 490 nm. Adjusted absorbance was calculated by first subtracting 490 absorbance from 410 nm absorbance values. Then, absorbance values from the respective hamster plasma incubated with Vero control lysate were subtracted from the absorbance values of their corresponding well in which the same plasma was incubated with NiV-infected lysates. Cutoff values for positivity were determined by adding the mean of </w:t>
      </w:r>
      <w:r w:rsidR="00F63079">
        <w:rPr>
          <w:bCs/>
        </w:rPr>
        <w:t>6</w:t>
      </w:r>
      <w:r w:rsidR="00E17545" w:rsidRPr="00E17545">
        <w:rPr>
          <w:bCs/>
        </w:rPr>
        <w:t xml:space="preserve"> negative control plasma </w:t>
      </w:r>
      <w:r w:rsidR="00FF4CAE">
        <w:rPr>
          <w:bCs/>
        </w:rPr>
        <w:t xml:space="preserve">(2 from GRFT treatment control group, 2 from 3mG treatment control group, and 2 from no treatment control group) </w:t>
      </w:r>
      <w:r w:rsidR="00E17545" w:rsidRPr="00E17545">
        <w:rPr>
          <w:bCs/>
        </w:rPr>
        <w:t xml:space="preserve">to 3 times the standard deviation of the mean. Final adjusted absorbance values above this cutoff (the </w:t>
      </w:r>
      <w:r w:rsidR="00B920C0">
        <w:rPr>
          <w:bCs/>
        </w:rPr>
        <w:t>average cutoff</w:t>
      </w:r>
      <w:r w:rsidR="00E17545" w:rsidRPr="00E17545">
        <w:rPr>
          <w:bCs/>
        </w:rPr>
        <w:t xml:space="preserve"> value </w:t>
      </w:r>
      <w:r w:rsidR="00B920C0">
        <w:rPr>
          <w:bCs/>
        </w:rPr>
        <w:t>across</w:t>
      </w:r>
      <w:r w:rsidR="00E17545" w:rsidRPr="00E17545">
        <w:rPr>
          <w:bCs/>
        </w:rPr>
        <w:t xml:space="preserve"> the 4 dilutions was used = 0.</w:t>
      </w:r>
      <w:r w:rsidR="00B920C0">
        <w:rPr>
          <w:bCs/>
        </w:rPr>
        <w:t>09</w:t>
      </w:r>
      <w:r w:rsidR="00FF4CAE">
        <w:rPr>
          <w:bCs/>
        </w:rPr>
        <w:t>672</w:t>
      </w:r>
      <w:r w:rsidR="00E17545" w:rsidRPr="00E17545">
        <w:rPr>
          <w:bCs/>
        </w:rPr>
        <w:t xml:space="preserve">) were considered positive at the respective dilution. Samples were only designated as true </w:t>
      </w:r>
      <w:r w:rsidR="00B920C0">
        <w:rPr>
          <w:bCs/>
        </w:rPr>
        <w:t xml:space="preserve">NiV IgG </w:t>
      </w:r>
      <w:r w:rsidR="00E17545" w:rsidRPr="00E17545">
        <w:rPr>
          <w:bCs/>
        </w:rPr>
        <w:t xml:space="preserve">positives if their values were above the cutoff for both 1:100 and 1:400 dilutions. </w:t>
      </w:r>
    </w:p>
    <w:p w14:paraId="4F2C3048" w14:textId="77777777" w:rsidR="00E17545" w:rsidRPr="00E17545" w:rsidRDefault="00E17545" w:rsidP="00E17545">
      <w:pPr>
        <w:spacing w:line="480" w:lineRule="auto"/>
        <w:ind w:firstLine="720"/>
        <w:rPr>
          <w:bCs/>
          <w:i/>
        </w:rPr>
      </w:pPr>
      <w:r w:rsidRPr="00E17545">
        <w:rPr>
          <w:bCs/>
        </w:rPr>
        <w:t>To determine levels of NiV specific neutralizing antibodies, two-fold dilutions of hamster plasma were incubated with 200 TCID</w:t>
      </w:r>
      <w:r w:rsidRPr="00E17545">
        <w:rPr>
          <w:bCs/>
          <w:vertAlign w:val="subscript"/>
        </w:rPr>
        <w:t>50</w:t>
      </w:r>
      <w:r w:rsidRPr="00E17545">
        <w:rPr>
          <w:bCs/>
        </w:rPr>
        <w:t xml:space="preserve"> of NiV-</w:t>
      </w:r>
      <w:r>
        <w:rPr>
          <w:bCs/>
        </w:rPr>
        <w:t>B</w:t>
      </w:r>
      <w:r w:rsidRPr="00E17545">
        <w:rPr>
          <w:bCs/>
        </w:rPr>
        <w:t xml:space="preserve"> in </w:t>
      </w:r>
      <w:r>
        <w:rPr>
          <w:bCs/>
        </w:rPr>
        <w:t>d</w:t>
      </w:r>
      <w:r w:rsidRPr="00E17545">
        <w:rPr>
          <w:bCs/>
        </w:rPr>
        <w:t xml:space="preserve">uplicate for 1 h, and then transferred onto Vero cells for </w:t>
      </w:r>
      <w:r>
        <w:rPr>
          <w:bCs/>
        </w:rPr>
        <w:t>6</w:t>
      </w:r>
      <w:r w:rsidRPr="00E17545">
        <w:rPr>
          <w:bCs/>
        </w:rPr>
        <w:t xml:space="preserve"> days at 37°C. NiV neutralizing titers were recorded as the lowest reciprocal dilution in which </w:t>
      </w:r>
      <w:r>
        <w:rPr>
          <w:bCs/>
        </w:rPr>
        <w:t>both</w:t>
      </w:r>
      <w:r w:rsidRPr="00E17545">
        <w:rPr>
          <w:bCs/>
        </w:rPr>
        <w:t xml:space="preserve"> wells were protected from cytopathic effect.</w:t>
      </w:r>
    </w:p>
    <w:p w14:paraId="6D451019" w14:textId="77777777" w:rsidR="00162A1C" w:rsidRPr="00F32AD1" w:rsidRDefault="009601F5" w:rsidP="009601F5">
      <w:pPr>
        <w:spacing w:line="480" w:lineRule="auto"/>
        <w:rPr>
          <w:b/>
          <w:bCs/>
        </w:rPr>
      </w:pPr>
      <w:r w:rsidRPr="00F32AD1">
        <w:rPr>
          <w:b/>
          <w:bCs/>
        </w:rPr>
        <w:t>Statistical analyses</w:t>
      </w:r>
    </w:p>
    <w:p w14:paraId="0D877609" w14:textId="7EE1884E" w:rsidR="009601F5" w:rsidRDefault="00162A1C" w:rsidP="00162A1C">
      <w:pPr>
        <w:spacing w:line="480" w:lineRule="auto"/>
        <w:ind w:firstLine="720"/>
      </w:pPr>
      <w:r>
        <w:t xml:space="preserve">All statistical analyses were performed using </w:t>
      </w:r>
      <w:r w:rsidRPr="009601F5">
        <w:t>GraphPad Prism 8.1.2.</w:t>
      </w:r>
      <w:r>
        <w:t xml:space="preserve"> </w:t>
      </w:r>
      <w:r w:rsidR="00906120">
        <w:t>Q</w:t>
      </w:r>
      <w:r>
        <w:t xml:space="preserve">uantitative fusion assay and virus yield comparisons between GRFT and 3mG </w:t>
      </w:r>
      <w:r w:rsidR="00D05F79">
        <w:t>were</w:t>
      </w:r>
      <w:r>
        <w:t xml:space="preserve"> analyzed </w:t>
      </w:r>
      <w:r w:rsidR="009601F5" w:rsidRPr="009601F5">
        <w:t xml:space="preserve">using </w:t>
      </w:r>
      <w:r>
        <w:t>multiple t-tests with adjusted P values</w:t>
      </w:r>
      <w:r w:rsidR="00751ACA">
        <w:t xml:space="preserve"> indicated next to respective asterisks in Figure 4. Animal s</w:t>
      </w:r>
      <w:r w:rsidR="00751ACA" w:rsidRPr="009601F5">
        <w:t xml:space="preserve">urvival </w:t>
      </w:r>
      <w:r w:rsidR="00751ACA">
        <w:t>curves were</w:t>
      </w:r>
      <w:r w:rsidR="00751ACA" w:rsidRPr="009601F5">
        <w:t xml:space="preserve"> analyzed by Log-rank (Mantel-Cox) and </w:t>
      </w:r>
      <w:proofErr w:type="spellStart"/>
      <w:r w:rsidR="00751ACA" w:rsidRPr="009601F5">
        <w:t>Gehan</w:t>
      </w:r>
      <w:proofErr w:type="spellEnd"/>
      <w:r w:rsidR="00751ACA" w:rsidRPr="009601F5">
        <w:t>-Breslow-Wilcoxon test</w:t>
      </w:r>
      <w:r w:rsidR="00751ACA">
        <w:t>, and were significantly different by both tests, with P values of &lt; 0.0001.</w:t>
      </w:r>
      <w:bookmarkEnd w:id="0"/>
      <w:r>
        <w:t xml:space="preserve"> </w:t>
      </w:r>
    </w:p>
    <w:p w14:paraId="20C800ED" w14:textId="77777777" w:rsidR="0005020F" w:rsidRDefault="0005020F">
      <w:r>
        <w:br w:type="page"/>
      </w:r>
    </w:p>
    <w:p w14:paraId="33D84CC7" w14:textId="77777777" w:rsidR="000A748D" w:rsidRPr="00570D6E" w:rsidRDefault="00570D6E" w:rsidP="00174417">
      <w:pPr>
        <w:spacing w:line="480" w:lineRule="auto"/>
        <w:rPr>
          <w:b/>
        </w:rPr>
      </w:pPr>
      <w:r>
        <w:rPr>
          <w:b/>
        </w:rPr>
        <w:t>REFERENCES</w:t>
      </w:r>
    </w:p>
    <w:p w14:paraId="0C064F7A" w14:textId="77777777" w:rsidR="00FE0653" w:rsidRPr="00FE0653" w:rsidRDefault="000A748D" w:rsidP="00FE0653">
      <w:pPr>
        <w:pStyle w:val="EndNoteBibliography"/>
        <w:spacing w:after="0"/>
      </w:pPr>
      <w:r>
        <w:fldChar w:fldCharType="begin"/>
      </w:r>
      <w:r>
        <w:instrText xml:space="preserve"> ADDIN EN.REFLIST </w:instrText>
      </w:r>
      <w:r>
        <w:fldChar w:fldCharType="separate"/>
      </w:r>
      <w:r w:rsidR="00FE0653" w:rsidRPr="00FE0653">
        <w:t xml:space="preserve">1. Moulaei T, Alexandre KB, Shenoy SR, et al. Griffithsin tandemers: flexible and potent lectin inhibitors of the human immunodeficiency virus. Retrovirology </w:t>
      </w:r>
      <w:r w:rsidR="00FE0653" w:rsidRPr="00FE0653">
        <w:rPr>
          <w:b/>
        </w:rPr>
        <w:t>2015</w:t>
      </w:r>
      <w:r w:rsidR="00FE0653" w:rsidRPr="00FE0653">
        <w:t>; 12:6.</w:t>
      </w:r>
    </w:p>
    <w:p w14:paraId="6923C559" w14:textId="77777777" w:rsidR="00FE0653" w:rsidRPr="00FE0653" w:rsidRDefault="00FE0653" w:rsidP="00FE0653">
      <w:pPr>
        <w:pStyle w:val="EndNoteBibliography"/>
        <w:spacing w:after="0"/>
      </w:pPr>
      <w:r w:rsidRPr="00FE0653">
        <w:t xml:space="preserve">2. Lo MK, Peeples ME, Bellini WJ, Nichol ST, Rota PA, Spiropoulou CF. Distinct and overlapping roles of Nipah virus P gene products in modulating the human endothelial cell antiviral response. PLoS One </w:t>
      </w:r>
      <w:r w:rsidRPr="00FE0653">
        <w:rPr>
          <w:b/>
        </w:rPr>
        <w:t>2012</w:t>
      </w:r>
      <w:r w:rsidRPr="00FE0653">
        <w:t>; 7:e47790.</w:t>
      </w:r>
    </w:p>
    <w:p w14:paraId="1C56D2DB" w14:textId="77777777" w:rsidR="00FE0653" w:rsidRPr="00FE0653" w:rsidRDefault="00FE0653" w:rsidP="00FE0653">
      <w:pPr>
        <w:pStyle w:val="EndNoteBibliography"/>
        <w:spacing w:after="0"/>
      </w:pPr>
      <w:r w:rsidRPr="00FE0653">
        <w:t xml:space="preserve">3. Buchholz UJ, Finke S, Conzelmann KK. Generation of bovine respiratory syncytial virus (BRSV) from cDNA: BRSV NS2 is not essential for virus replication in tissue culture, and the human RSV leader region acts as a functional BRSV genome promoter. J Virol </w:t>
      </w:r>
      <w:r w:rsidRPr="00FE0653">
        <w:rPr>
          <w:b/>
        </w:rPr>
        <w:t>1999</w:t>
      </w:r>
      <w:r w:rsidRPr="00FE0653">
        <w:t>; 73:251-9.</w:t>
      </w:r>
    </w:p>
    <w:p w14:paraId="49E3E823" w14:textId="77777777" w:rsidR="00FE0653" w:rsidRPr="00FE0653" w:rsidRDefault="00FE0653" w:rsidP="00FE0653">
      <w:pPr>
        <w:pStyle w:val="EndNoteBibliography"/>
        <w:spacing w:after="0"/>
      </w:pPr>
      <w:r w:rsidRPr="00FE0653">
        <w:t xml:space="preserve">4. Lo MK, Nichol ST, Spiropoulou CF. Evaluation of luciferase and GFP-expressing Nipah viruses for rapid quantitative antiviral screening. Antiviral Res </w:t>
      </w:r>
      <w:r w:rsidRPr="00FE0653">
        <w:rPr>
          <w:b/>
        </w:rPr>
        <w:t>2014</w:t>
      </w:r>
      <w:r w:rsidRPr="00FE0653">
        <w:t>; 106:53-60.</w:t>
      </w:r>
    </w:p>
    <w:p w14:paraId="474D529E" w14:textId="77777777" w:rsidR="00FE0653" w:rsidRPr="00FE0653" w:rsidRDefault="00FE0653" w:rsidP="00FE0653">
      <w:pPr>
        <w:pStyle w:val="EndNoteBibliography"/>
        <w:spacing w:after="0"/>
      </w:pPr>
      <w:r w:rsidRPr="00FE0653">
        <w:t xml:space="preserve">5. Rennick LJ, de Vries RD, Carsillo TJ, et al. Live-attenuated measles virus vaccine targets dendritic cells and macrophages in muscle of nonhuman primates. J Virol </w:t>
      </w:r>
      <w:r w:rsidRPr="00FE0653">
        <w:rPr>
          <w:b/>
        </w:rPr>
        <w:t>2015</w:t>
      </w:r>
      <w:r w:rsidRPr="00FE0653">
        <w:t>; 89:2192-200.</w:t>
      </w:r>
    </w:p>
    <w:p w14:paraId="7C67514F" w14:textId="77777777" w:rsidR="00FE0653" w:rsidRPr="00FE0653" w:rsidRDefault="00FE0653" w:rsidP="00FE0653">
      <w:pPr>
        <w:pStyle w:val="EndNoteBibliography"/>
        <w:spacing w:after="0"/>
      </w:pPr>
      <w:r w:rsidRPr="00FE0653">
        <w:t xml:space="preserve">6. Xu P, Li Z, Sun D, et al. Rescue of wild-type mumps virus from a strain associated with recent outbreaks helps to define the role of the SH ORF in the pathogenesis of mumps virus. Virology </w:t>
      </w:r>
      <w:r w:rsidRPr="00FE0653">
        <w:rPr>
          <w:b/>
        </w:rPr>
        <w:t>2011</w:t>
      </w:r>
      <w:r w:rsidRPr="00FE0653">
        <w:t>; 417:126-36.</w:t>
      </w:r>
    </w:p>
    <w:p w14:paraId="22A742B4" w14:textId="77777777" w:rsidR="00FE0653" w:rsidRPr="00FE0653" w:rsidRDefault="00FE0653" w:rsidP="00FE0653">
      <w:pPr>
        <w:pStyle w:val="EndNoteBibliography"/>
        <w:spacing w:after="0"/>
      </w:pPr>
      <w:r w:rsidRPr="00FE0653">
        <w:t xml:space="preserve">7. Zhang L, Bukreyev A, Thompson CI, et al. Infection of ciliated cells by human parainfluenza virus type 3 in an in vitro model of human airway epithelium. J Virol </w:t>
      </w:r>
      <w:r w:rsidRPr="00FE0653">
        <w:rPr>
          <w:b/>
        </w:rPr>
        <w:t>2005</w:t>
      </w:r>
      <w:r w:rsidRPr="00FE0653">
        <w:t>; 79:1113-24.</w:t>
      </w:r>
    </w:p>
    <w:p w14:paraId="05B6C8BD" w14:textId="77777777" w:rsidR="00FE0653" w:rsidRPr="00FE0653" w:rsidRDefault="00FE0653" w:rsidP="00FE0653">
      <w:pPr>
        <w:pStyle w:val="EndNoteBibliography"/>
        <w:spacing w:after="0"/>
      </w:pPr>
      <w:r w:rsidRPr="00FE0653">
        <w:t xml:space="preserve">8. Biacchesi S, Skiadopoulos MH, Tran KC, Murphy BR, Collins PL, Buchholz UJ. Recovery of human metapneumovirus from cDNA: optimization of growth in vitro and expression of additional genes. Virology </w:t>
      </w:r>
      <w:r w:rsidRPr="00FE0653">
        <w:rPr>
          <w:b/>
        </w:rPr>
        <w:t>2004</w:t>
      </w:r>
      <w:r w:rsidRPr="00FE0653">
        <w:t>; 321:247-59.</w:t>
      </w:r>
    </w:p>
    <w:p w14:paraId="503FA9DD" w14:textId="77777777" w:rsidR="00FE0653" w:rsidRPr="00FE0653" w:rsidRDefault="00FE0653" w:rsidP="00FE0653">
      <w:pPr>
        <w:pStyle w:val="EndNoteBibliography"/>
        <w:spacing w:after="0"/>
      </w:pPr>
      <w:r w:rsidRPr="00FE0653">
        <w:t xml:space="preserve">9. Welch SR, Guerrero LW, Chakrabarti AK, et al. Lassa and Ebola virus inhibitors identified using minigenome and recombinant virus reporter systems. Antiviral Res </w:t>
      </w:r>
      <w:r w:rsidRPr="00FE0653">
        <w:rPr>
          <w:b/>
        </w:rPr>
        <w:t>2016</w:t>
      </w:r>
      <w:r w:rsidRPr="00FE0653">
        <w:t>; 136:9-18.</w:t>
      </w:r>
    </w:p>
    <w:p w14:paraId="35646DC2" w14:textId="77777777" w:rsidR="00FE0653" w:rsidRPr="00FE0653" w:rsidRDefault="00FE0653" w:rsidP="00FE0653">
      <w:pPr>
        <w:pStyle w:val="EndNoteBibliography"/>
        <w:spacing w:after="0"/>
      </w:pPr>
      <w:r w:rsidRPr="00FE0653">
        <w:t xml:space="preserve">10. Welch SR, Scholte FEM, Flint M, et al. Identification of 2'-deoxy-2'-fluorocytidine as a potent inhibitor of Crimean-Congo hemorrhagic fever virus replication using a recombinant fluorescent reporter virus. Antiviral Res </w:t>
      </w:r>
      <w:r w:rsidRPr="00FE0653">
        <w:rPr>
          <w:b/>
        </w:rPr>
        <w:t>2017</w:t>
      </w:r>
      <w:r w:rsidRPr="00FE0653">
        <w:t>; 147:91-9.</w:t>
      </w:r>
    </w:p>
    <w:p w14:paraId="68D38996" w14:textId="77777777" w:rsidR="00FE0653" w:rsidRPr="00FE0653" w:rsidRDefault="00FE0653" w:rsidP="00FE0653">
      <w:pPr>
        <w:pStyle w:val="EndNoteBibliography"/>
        <w:spacing w:after="0"/>
      </w:pPr>
      <w:r w:rsidRPr="00FE0653">
        <w:t xml:space="preserve">11. Reed LJ, Muench H. A simple method of estimating fifty percent endpoints. Am J Hygiene </w:t>
      </w:r>
      <w:r w:rsidRPr="00FE0653">
        <w:rPr>
          <w:b/>
        </w:rPr>
        <w:t xml:space="preserve">1938 </w:t>
      </w:r>
      <w:r w:rsidRPr="00FE0653">
        <w:t>27:493–7.</w:t>
      </w:r>
    </w:p>
    <w:p w14:paraId="16521EBB" w14:textId="77777777" w:rsidR="00FE0653" w:rsidRPr="00FE0653" w:rsidRDefault="00FE0653" w:rsidP="00FE0653">
      <w:pPr>
        <w:pStyle w:val="EndNoteBibliography"/>
        <w:spacing w:after="0"/>
      </w:pPr>
      <w:r w:rsidRPr="00FE0653">
        <w:t xml:space="preserve">12. Hotard AL, He B, Nichol ST, Spiropoulou CF, Lo MK. 4'-Azidocytidine (R1479) inhibits henipaviruses and other paramyxoviruses with high potency. Antiviral Res </w:t>
      </w:r>
      <w:r w:rsidRPr="00FE0653">
        <w:rPr>
          <w:b/>
        </w:rPr>
        <w:t>2017</w:t>
      </w:r>
      <w:r w:rsidRPr="00FE0653">
        <w:t>; 144:147-52.</w:t>
      </w:r>
    </w:p>
    <w:p w14:paraId="67719A3D" w14:textId="77777777" w:rsidR="00FE0653" w:rsidRPr="00FE0653" w:rsidRDefault="00FE0653" w:rsidP="00FE0653">
      <w:pPr>
        <w:pStyle w:val="EndNoteBibliography"/>
        <w:spacing w:after="0"/>
      </w:pPr>
      <w:r w:rsidRPr="00FE0653">
        <w:t xml:space="preserve">13. Lo MK, Jordan R, Arvey A, et al. GS-5734 and its parent nucleoside analog inhibit Filo-, Pneumo-, and Paramyxoviruses. Sci Rep </w:t>
      </w:r>
      <w:r w:rsidRPr="00FE0653">
        <w:rPr>
          <w:b/>
        </w:rPr>
        <w:t>2017</w:t>
      </w:r>
      <w:r w:rsidRPr="00FE0653">
        <w:t>; 7:43395.</w:t>
      </w:r>
    </w:p>
    <w:p w14:paraId="0C36F9BE" w14:textId="77777777" w:rsidR="00FE0653" w:rsidRPr="00FE0653" w:rsidRDefault="00FE0653" w:rsidP="00FE0653">
      <w:pPr>
        <w:pStyle w:val="EndNoteBibliography"/>
        <w:spacing w:after="0"/>
      </w:pPr>
      <w:r w:rsidRPr="00FE0653">
        <w:t xml:space="preserve">14. Mori T, O'Keefe BR, Sowder RC, 2nd, et al. Isolation and characterization of griffithsin, a novel HIV-inactivating protein, from the red alga Griffithsia sp. J Biol Chem </w:t>
      </w:r>
      <w:r w:rsidRPr="00FE0653">
        <w:rPr>
          <w:b/>
        </w:rPr>
        <w:t>2005</w:t>
      </w:r>
      <w:r w:rsidRPr="00FE0653">
        <w:t>; 280:9345-53.</w:t>
      </w:r>
    </w:p>
    <w:p w14:paraId="3417B0DC" w14:textId="77777777" w:rsidR="00FE0653" w:rsidRPr="00FE0653" w:rsidRDefault="00FE0653" w:rsidP="00FE0653">
      <w:pPr>
        <w:pStyle w:val="EndNoteBibliography"/>
        <w:spacing w:after="0"/>
      </w:pPr>
      <w:r w:rsidRPr="00FE0653">
        <w:t xml:space="preserve">15. Lo MK, Bird BH, Chattopadhyay A, et al. Single-dose replication-defective VSV-based Nipah virus vaccines provide protection from lethal challenge in Syrian hamsters. Antiviral Res </w:t>
      </w:r>
      <w:r w:rsidRPr="00FE0653">
        <w:rPr>
          <w:b/>
        </w:rPr>
        <w:t>2014</w:t>
      </w:r>
      <w:r w:rsidRPr="00FE0653">
        <w:t>; 101:26-9.</w:t>
      </w:r>
    </w:p>
    <w:p w14:paraId="0BE8C2AA" w14:textId="77777777" w:rsidR="00FE0653" w:rsidRPr="00FE0653" w:rsidRDefault="00FE0653" w:rsidP="00FE0653">
      <w:pPr>
        <w:pStyle w:val="EndNoteBibliography"/>
        <w:spacing w:after="0"/>
      </w:pPr>
      <w:r w:rsidRPr="00FE0653">
        <w:t xml:space="preserve">16. Chattopadhyay A, Rose JK. Complementing Defective Viruses That Express Separate Paramyxovirus Glycoproteins Provide a New Vaccine Vector Approach.  </w:t>
      </w:r>
      <w:r w:rsidRPr="00FE0653">
        <w:rPr>
          <w:b/>
        </w:rPr>
        <w:t>2011</w:t>
      </w:r>
      <w:r w:rsidRPr="00FE0653">
        <w:t>; 85:2004-11.</w:t>
      </w:r>
    </w:p>
    <w:p w14:paraId="7B80A5F5" w14:textId="77777777" w:rsidR="00FE0653" w:rsidRPr="00FE0653" w:rsidRDefault="00FE0653" w:rsidP="00FE0653">
      <w:pPr>
        <w:pStyle w:val="EndNoteBibliography"/>
        <w:spacing w:after="0"/>
      </w:pPr>
      <w:r w:rsidRPr="00FE0653">
        <w:t xml:space="preserve">17. Chiang CF, Lo MK, Rota PA, Spiropoulou CF, Rollin PE. Use of monoclonal antibodies against Hendra and Nipah viruses in an antigen capture ELISA. Virol J </w:t>
      </w:r>
      <w:r w:rsidRPr="00FE0653">
        <w:rPr>
          <w:b/>
        </w:rPr>
        <w:t>2010</w:t>
      </w:r>
      <w:r w:rsidRPr="00FE0653">
        <w:t>; 7:115.</w:t>
      </w:r>
    </w:p>
    <w:p w14:paraId="116B9CAC" w14:textId="77777777" w:rsidR="00FE0653" w:rsidRPr="00FE0653" w:rsidRDefault="00FE0653" w:rsidP="00FE0653">
      <w:pPr>
        <w:pStyle w:val="EndNoteBibliography"/>
        <w:spacing w:after="0"/>
      </w:pPr>
      <w:r w:rsidRPr="00FE0653">
        <w:t xml:space="preserve">18. Lo MK, Lowe L, Hummel KB, et al. Characterization of Nipah virus from outbreaks in Bangladesh, 2008-2010. Emerg Infect Dis </w:t>
      </w:r>
      <w:r w:rsidRPr="00FE0653">
        <w:rPr>
          <w:b/>
        </w:rPr>
        <w:t>2012</w:t>
      </w:r>
      <w:r w:rsidRPr="00FE0653">
        <w:t>; 18:248-55.</w:t>
      </w:r>
    </w:p>
    <w:p w14:paraId="68661EEA" w14:textId="77777777" w:rsidR="00FE0653" w:rsidRPr="00FE0653" w:rsidRDefault="00FE0653" w:rsidP="00FE0653">
      <w:pPr>
        <w:pStyle w:val="EndNoteBibliography"/>
      </w:pPr>
      <w:r w:rsidRPr="00FE0653">
        <w:t xml:space="preserve">19. Lo MK, Feldmann F, Gary JM, et al. Remdesivir (GS-5734) protects African green monkeys from Nipah virus challenge. Sci Transl Med </w:t>
      </w:r>
      <w:r w:rsidRPr="00FE0653">
        <w:rPr>
          <w:b/>
        </w:rPr>
        <w:t>2019</w:t>
      </w:r>
      <w:r w:rsidRPr="00FE0653">
        <w:t>; 11.</w:t>
      </w:r>
    </w:p>
    <w:p w14:paraId="30BCEC32" w14:textId="6FF51770" w:rsidR="00B163D6" w:rsidRDefault="000A748D" w:rsidP="00174417">
      <w:pPr>
        <w:spacing w:line="480" w:lineRule="auto"/>
      </w:pPr>
      <w:r>
        <w:fldChar w:fldCharType="end"/>
      </w:r>
    </w:p>
    <w:sectPr w:rsidR="00B163D6" w:rsidSect="00FE2A23">
      <w:footerReference w:type="default" r:id="rId8"/>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90333" w14:textId="77777777" w:rsidR="001A04DC" w:rsidRDefault="001A04DC" w:rsidP="00E20905">
      <w:pPr>
        <w:spacing w:after="0" w:line="240" w:lineRule="auto"/>
      </w:pPr>
      <w:r>
        <w:separator/>
      </w:r>
    </w:p>
  </w:endnote>
  <w:endnote w:type="continuationSeparator" w:id="0">
    <w:p w14:paraId="0074F3F6" w14:textId="77777777" w:rsidR="001A04DC" w:rsidRDefault="001A04DC" w:rsidP="00E209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2416796"/>
      <w:docPartObj>
        <w:docPartGallery w:val="Page Numbers (Bottom of Page)"/>
        <w:docPartUnique/>
      </w:docPartObj>
    </w:sdtPr>
    <w:sdtEndPr>
      <w:rPr>
        <w:noProof/>
      </w:rPr>
    </w:sdtEndPr>
    <w:sdtContent>
      <w:p w14:paraId="21B8F924" w14:textId="77777777" w:rsidR="001A04DC" w:rsidRDefault="001A04DC">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03AAD79" w14:textId="77777777" w:rsidR="001A04DC" w:rsidRDefault="001A0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E39F0" w14:textId="77777777" w:rsidR="001A04DC" w:rsidRDefault="001A04DC" w:rsidP="00E20905">
      <w:pPr>
        <w:spacing w:after="0" w:line="240" w:lineRule="auto"/>
      </w:pPr>
      <w:r>
        <w:separator/>
      </w:r>
    </w:p>
  </w:footnote>
  <w:footnote w:type="continuationSeparator" w:id="0">
    <w:p w14:paraId="71C1289B" w14:textId="77777777" w:rsidR="001A04DC" w:rsidRDefault="001A04DC" w:rsidP="00E209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d9vv9ivrszje9w9u5d90vpdrspaae5pea&quot;&gt;GRFT JID&lt;record-ids&gt;&lt;item&gt;24&lt;/item&gt;&lt;item&gt;51&lt;/item&gt;&lt;item&gt;52&lt;/item&gt;&lt;item&gt;53&lt;/item&gt;&lt;item&gt;56&lt;/item&gt;&lt;item&gt;57&lt;/item&gt;&lt;item&gt;58&lt;/item&gt;&lt;item&gt;59&lt;/item&gt;&lt;item&gt;60&lt;/item&gt;&lt;item&gt;61&lt;/item&gt;&lt;item&gt;62&lt;/item&gt;&lt;item&gt;63&lt;/item&gt;&lt;item&gt;64&lt;/item&gt;&lt;item&gt;66&lt;/item&gt;&lt;item&gt;67&lt;/item&gt;&lt;item&gt;69&lt;/item&gt;&lt;item&gt;70&lt;/item&gt;&lt;item&gt;74&lt;/item&gt;&lt;item&gt;87&lt;/item&gt;&lt;/record-ids&gt;&lt;/item&gt;&lt;/Libraries&gt;"/>
  </w:docVars>
  <w:rsids>
    <w:rsidRoot w:val="001919E2"/>
    <w:rsid w:val="0000299D"/>
    <w:rsid w:val="00002E83"/>
    <w:rsid w:val="000042C8"/>
    <w:rsid w:val="0001312D"/>
    <w:rsid w:val="000162A1"/>
    <w:rsid w:val="000421A3"/>
    <w:rsid w:val="00044F59"/>
    <w:rsid w:val="0005020F"/>
    <w:rsid w:val="00060201"/>
    <w:rsid w:val="0006404A"/>
    <w:rsid w:val="000709BA"/>
    <w:rsid w:val="00072A9E"/>
    <w:rsid w:val="000736DF"/>
    <w:rsid w:val="000813C8"/>
    <w:rsid w:val="000918C5"/>
    <w:rsid w:val="00092ACA"/>
    <w:rsid w:val="00093152"/>
    <w:rsid w:val="000A41D0"/>
    <w:rsid w:val="000A748D"/>
    <w:rsid w:val="000B1CA4"/>
    <w:rsid w:val="000B69DD"/>
    <w:rsid w:val="000C6A62"/>
    <w:rsid w:val="000D3F37"/>
    <w:rsid w:val="000D3F98"/>
    <w:rsid w:val="000D6819"/>
    <w:rsid w:val="000E3268"/>
    <w:rsid w:val="000E67F2"/>
    <w:rsid w:val="000F4D63"/>
    <w:rsid w:val="00121BAF"/>
    <w:rsid w:val="00131AB1"/>
    <w:rsid w:val="001417F0"/>
    <w:rsid w:val="001418A6"/>
    <w:rsid w:val="001440D3"/>
    <w:rsid w:val="00151F43"/>
    <w:rsid w:val="001553A3"/>
    <w:rsid w:val="00156730"/>
    <w:rsid w:val="00162143"/>
    <w:rsid w:val="00162A1C"/>
    <w:rsid w:val="00174417"/>
    <w:rsid w:val="00184C82"/>
    <w:rsid w:val="00185A79"/>
    <w:rsid w:val="001919E2"/>
    <w:rsid w:val="001934E8"/>
    <w:rsid w:val="00197FA4"/>
    <w:rsid w:val="001A04DC"/>
    <w:rsid w:val="001A6E78"/>
    <w:rsid w:val="001A7DBF"/>
    <w:rsid w:val="001B25D3"/>
    <w:rsid w:val="001B62EC"/>
    <w:rsid w:val="001C0B59"/>
    <w:rsid w:val="001D0214"/>
    <w:rsid w:val="001E1CFB"/>
    <w:rsid w:val="001E5957"/>
    <w:rsid w:val="001F599F"/>
    <w:rsid w:val="00217EC1"/>
    <w:rsid w:val="00230E3C"/>
    <w:rsid w:val="002363A8"/>
    <w:rsid w:val="0024261D"/>
    <w:rsid w:val="002530BE"/>
    <w:rsid w:val="002672FB"/>
    <w:rsid w:val="00280487"/>
    <w:rsid w:val="002A25A9"/>
    <w:rsid w:val="002A5B4E"/>
    <w:rsid w:val="002B2402"/>
    <w:rsid w:val="002E403E"/>
    <w:rsid w:val="002E768E"/>
    <w:rsid w:val="002F0F91"/>
    <w:rsid w:val="002F1ABA"/>
    <w:rsid w:val="002F1E2E"/>
    <w:rsid w:val="002F4910"/>
    <w:rsid w:val="003258B9"/>
    <w:rsid w:val="0034001E"/>
    <w:rsid w:val="003638FA"/>
    <w:rsid w:val="00380FA5"/>
    <w:rsid w:val="00383861"/>
    <w:rsid w:val="00393CAC"/>
    <w:rsid w:val="00394C83"/>
    <w:rsid w:val="003A6280"/>
    <w:rsid w:val="003B3EA7"/>
    <w:rsid w:val="003B77EE"/>
    <w:rsid w:val="003C13D4"/>
    <w:rsid w:val="003C2603"/>
    <w:rsid w:val="003F1A39"/>
    <w:rsid w:val="003F51A3"/>
    <w:rsid w:val="003F60E1"/>
    <w:rsid w:val="0040405F"/>
    <w:rsid w:val="0041398B"/>
    <w:rsid w:val="004173C6"/>
    <w:rsid w:val="004308B6"/>
    <w:rsid w:val="004346F5"/>
    <w:rsid w:val="00436BC6"/>
    <w:rsid w:val="00447CA9"/>
    <w:rsid w:val="00452F1C"/>
    <w:rsid w:val="004624AF"/>
    <w:rsid w:val="00475042"/>
    <w:rsid w:val="0048747F"/>
    <w:rsid w:val="00490FBE"/>
    <w:rsid w:val="004A0DB9"/>
    <w:rsid w:val="004B32F6"/>
    <w:rsid w:val="004D7061"/>
    <w:rsid w:val="004E47AE"/>
    <w:rsid w:val="004F70E1"/>
    <w:rsid w:val="00512917"/>
    <w:rsid w:val="00524A6C"/>
    <w:rsid w:val="00533735"/>
    <w:rsid w:val="0053639F"/>
    <w:rsid w:val="005536AF"/>
    <w:rsid w:val="00554304"/>
    <w:rsid w:val="005559B6"/>
    <w:rsid w:val="00560B5B"/>
    <w:rsid w:val="00570D6E"/>
    <w:rsid w:val="00572805"/>
    <w:rsid w:val="005817FA"/>
    <w:rsid w:val="005A2BFE"/>
    <w:rsid w:val="005A328D"/>
    <w:rsid w:val="005A6364"/>
    <w:rsid w:val="005A7EFD"/>
    <w:rsid w:val="005B0B07"/>
    <w:rsid w:val="005C30CD"/>
    <w:rsid w:val="005C6F9C"/>
    <w:rsid w:val="005E1CDA"/>
    <w:rsid w:val="005F03AA"/>
    <w:rsid w:val="005F0659"/>
    <w:rsid w:val="005F3501"/>
    <w:rsid w:val="006045E3"/>
    <w:rsid w:val="006057F4"/>
    <w:rsid w:val="00614619"/>
    <w:rsid w:val="00616670"/>
    <w:rsid w:val="00636988"/>
    <w:rsid w:val="006429C6"/>
    <w:rsid w:val="00644319"/>
    <w:rsid w:val="00651AC9"/>
    <w:rsid w:val="006577FD"/>
    <w:rsid w:val="00685D10"/>
    <w:rsid w:val="006A305A"/>
    <w:rsid w:val="006A3D54"/>
    <w:rsid w:val="006A6612"/>
    <w:rsid w:val="006B5152"/>
    <w:rsid w:val="006C6922"/>
    <w:rsid w:val="006D1963"/>
    <w:rsid w:val="006D531A"/>
    <w:rsid w:val="006E7A19"/>
    <w:rsid w:val="006F6591"/>
    <w:rsid w:val="006F7388"/>
    <w:rsid w:val="007117F6"/>
    <w:rsid w:val="00716580"/>
    <w:rsid w:val="00717918"/>
    <w:rsid w:val="0072088D"/>
    <w:rsid w:val="0072558E"/>
    <w:rsid w:val="00742B5A"/>
    <w:rsid w:val="00747FBB"/>
    <w:rsid w:val="00751ACA"/>
    <w:rsid w:val="007715D4"/>
    <w:rsid w:val="007757EF"/>
    <w:rsid w:val="007962FD"/>
    <w:rsid w:val="0079764A"/>
    <w:rsid w:val="007A6024"/>
    <w:rsid w:val="007A6593"/>
    <w:rsid w:val="007A71DF"/>
    <w:rsid w:val="007B0143"/>
    <w:rsid w:val="007B711B"/>
    <w:rsid w:val="007C0BF4"/>
    <w:rsid w:val="007C1E97"/>
    <w:rsid w:val="007C32A6"/>
    <w:rsid w:val="007D5EB6"/>
    <w:rsid w:val="007E0D94"/>
    <w:rsid w:val="007F041D"/>
    <w:rsid w:val="007F3DE2"/>
    <w:rsid w:val="00801840"/>
    <w:rsid w:val="00802487"/>
    <w:rsid w:val="00804B2F"/>
    <w:rsid w:val="00804C2D"/>
    <w:rsid w:val="00810072"/>
    <w:rsid w:val="00813A6B"/>
    <w:rsid w:val="00825598"/>
    <w:rsid w:val="008375B2"/>
    <w:rsid w:val="00840359"/>
    <w:rsid w:val="008505D0"/>
    <w:rsid w:val="00853577"/>
    <w:rsid w:val="008616FB"/>
    <w:rsid w:val="0087234C"/>
    <w:rsid w:val="00872A91"/>
    <w:rsid w:val="00881C2A"/>
    <w:rsid w:val="00895003"/>
    <w:rsid w:val="00895D47"/>
    <w:rsid w:val="00896F6C"/>
    <w:rsid w:val="00897D31"/>
    <w:rsid w:val="008B1AD5"/>
    <w:rsid w:val="008B5075"/>
    <w:rsid w:val="008D3A97"/>
    <w:rsid w:val="008E0C16"/>
    <w:rsid w:val="008E3F49"/>
    <w:rsid w:val="008F4A82"/>
    <w:rsid w:val="008F7904"/>
    <w:rsid w:val="008F7DEA"/>
    <w:rsid w:val="00903CA6"/>
    <w:rsid w:val="00906120"/>
    <w:rsid w:val="00906801"/>
    <w:rsid w:val="00913338"/>
    <w:rsid w:val="00913BFE"/>
    <w:rsid w:val="00916582"/>
    <w:rsid w:val="009225A2"/>
    <w:rsid w:val="0092580D"/>
    <w:rsid w:val="009277ED"/>
    <w:rsid w:val="009379A9"/>
    <w:rsid w:val="0095094F"/>
    <w:rsid w:val="0095614B"/>
    <w:rsid w:val="009601F5"/>
    <w:rsid w:val="00965E5E"/>
    <w:rsid w:val="00970E7A"/>
    <w:rsid w:val="00973391"/>
    <w:rsid w:val="00976438"/>
    <w:rsid w:val="0098130F"/>
    <w:rsid w:val="00990474"/>
    <w:rsid w:val="00994C19"/>
    <w:rsid w:val="00995A72"/>
    <w:rsid w:val="00996513"/>
    <w:rsid w:val="009A4EEA"/>
    <w:rsid w:val="009A7E6B"/>
    <w:rsid w:val="009C3BE1"/>
    <w:rsid w:val="009D0116"/>
    <w:rsid w:val="009D21F4"/>
    <w:rsid w:val="009D2F51"/>
    <w:rsid w:val="009D6167"/>
    <w:rsid w:val="009E5184"/>
    <w:rsid w:val="009F1324"/>
    <w:rsid w:val="009F30A2"/>
    <w:rsid w:val="009F3FE0"/>
    <w:rsid w:val="00A04576"/>
    <w:rsid w:val="00A07CDD"/>
    <w:rsid w:val="00A10513"/>
    <w:rsid w:val="00A24C2A"/>
    <w:rsid w:val="00A30681"/>
    <w:rsid w:val="00A323E3"/>
    <w:rsid w:val="00A3530B"/>
    <w:rsid w:val="00A4171B"/>
    <w:rsid w:val="00A43AD4"/>
    <w:rsid w:val="00A46FF4"/>
    <w:rsid w:val="00A51DA5"/>
    <w:rsid w:val="00A53AF3"/>
    <w:rsid w:val="00A71544"/>
    <w:rsid w:val="00A9544D"/>
    <w:rsid w:val="00AA5346"/>
    <w:rsid w:val="00AB505F"/>
    <w:rsid w:val="00AC54B3"/>
    <w:rsid w:val="00AC6664"/>
    <w:rsid w:val="00AD0E85"/>
    <w:rsid w:val="00AD6EA5"/>
    <w:rsid w:val="00AD708E"/>
    <w:rsid w:val="00AE2B07"/>
    <w:rsid w:val="00AE4B3F"/>
    <w:rsid w:val="00AE52EF"/>
    <w:rsid w:val="00AF2C35"/>
    <w:rsid w:val="00AF6295"/>
    <w:rsid w:val="00AF6E32"/>
    <w:rsid w:val="00B0685B"/>
    <w:rsid w:val="00B10787"/>
    <w:rsid w:val="00B163D6"/>
    <w:rsid w:val="00B30ACB"/>
    <w:rsid w:val="00B40E09"/>
    <w:rsid w:val="00B41600"/>
    <w:rsid w:val="00B45BBE"/>
    <w:rsid w:val="00B47C6D"/>
    <w:rsid w:val="00B607B3"/>
    <w:rsid w:val="00B71955"/>
    <w:rsid w:val="00B8228E"/>
    <w:rsid w:val="00B853D6"/>
    <w:rsid w:val="00B86BC2"/>
    <w:rsid w:val="00B920C0"/>
    <w:rsid w:val="00B95A2A"/>
    <w:rsid w:val="00BC2A09"/>
    <w:rsid w:val="00BF06EB"/>
    <w:rsid w:val="00BF7B31"/>
    <w:rsid w:val="00C26E91"/>
    <w:rsid w:val="00C465BE"/>
    <w:rsid w:val="00C519D5"/>
    <w:rsid w:val="00C62143"/>
    <w:rsid w:val="00C6262B"/>
    <w:rsid w:val="00C64804"/>
    <w:rsid w:val="00C74C55"/>
    <w:rsid w:val="00C93396"/>
    <w:rsid w:val="00CA18F8"/>
    <w:rsid w:val="00CA7EE8"/>
    <w:rsid w:val="00CB39DD"/>
    <w:rsid w:val="00CC20E0"/>
    <w:rsid w:val="00CE6D4B"/>
    <w:rsid w:val="00CF102E"/>
    <w:rsid w:val="00CF1A01"/>
    <w:rsid w:val="00D05F79"/>
    <w:rsid w:val="00D20A4D"/>
    <w:rsid w:val="00D22E4A"/>
    <w:rsid w:val="00D24444"/>
    <w:rsid w:val="00D26908"/>
    <w:rsid w:val="00D46AB3"/>
    <w:rsid w:val="00D471F7"/>
    <w:rsid w:val="00D64F99"/>
    <w:rsid w:val="00D66D3C"/>
    <w:rsid w:val="00D87E36"/>
    <w:rsid w:val="00DA3BE5"/>
    <w:rsid w:val="00DC22CF"/>
    <w:rsid w:val="00DE4DBA"/>
    <w:rsid w:val="00DF1FE6"/>
    <w:rsid w:val="00E0761B"/>
    <w:rsid w:val="00E13695"/>
    <w:rsid w:val="00E17545"/>
    <w:rsid w:val="00E20905"/>
    <w:rsid w:val="00E4441B"/>
    <w:rsid w:val="00E75EF8"/>
    <w:rsid w:val="00E82D28"/>
    <w:rsid w:val="00E85FDA"/>
    <w:rsid w:val="00E878D4"/>
    <w:rsid w:val="00E9561D"/>
    <w:rsid w:val="00EA1522"/>
    <w:rsid w:val="00EA298C"/>
    <w:rsid w:val="00EB3DEB"/>
    <w:rsid w:val="00EB5AC6"/>
    <w:rsid w:val="00EC738A"/>
    <w:rsid w:val="00EC7C07"/>
    <w:rsid w:val="00EE586B"/>
    <w:rsid w:val="00EF33AB"/>
    <w:rsid w:val="00F03CF3"/>
    <w:rsid w:val="00F06CD3"/>
    <w:rsid w:val="00F210C0"/>
    <w:rsid w:val="00F22790"/>
    <w:rsid w:val="00F22D56"/>
    <w:rsid w:val="00F26DDC"/>
    <w:rsid w:val="00F32AD1"/>
    <w:rsid w:val="00F354CB"/>
    <w:rsid w:val="00F442ED"/>
    <w:rsid w:val="00F53890"/>
    <w:rsid w:val="00F61886"/>
    <w:rsid w:val="00F63079"/>
    <w:rsid w:val="00F65592"/>
    <w:rsid w:val="00F8265C"/>
    <w:rsid w:val="00F93603"/>
    <w:rsid w:val="00F94928"/>
    <w:rsid w:val="00F96AC1"/>
    <w:rsid w:val="00FA6BC3"/>
    <w:rsid w:val="00FA6D56"/>
    <w:rsid w:val="00FC70C6"/>
    <w:rsid w:val="00FD267C"/>
    <w:rsid w:val="00FD4F7D"/>
    <w:rsid w:val="00FE028C"/>
    <w:rsid w:val="00FE0653"/>
    <w:rsid w:val="00FE2874"/>
    <w:rsid w:val="00FE2A23"/>
    <w:rsid w:val="00FE323A"/>
    <w:rsid w:val="00FE3CD9"/>
    <w:rsid w:val="00FE75B6"/>
    <w:rsid w:val="00FF1AA4"/>
    <w:rsid w:val="00FF4CAE"/>
    <w:rsid w:val="00FF5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586302B"/>
  <w15:chartTrackingRefBased/>
  <w15:docId w15:val="{DC49DFC6-7F3A-4127-950E-D8CC4EC67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63D6"/>
    <w:rPr>
      <w:color w:val="0563C1" w:themeColor="hyperlink"/>
      <w:u w:val="single"/>
    </w:rPr>
  </w:style>
  <w:style w:type="paragraph" w:styleId="EndnoteText">
    <w:name w:val="endnote text"/>
    <w:basedOn w:val="Normal"/>
    <w:link w:val="EndnoteTextChar"/>
    <w:uiPriority w:val="99"/>
    <w:semiHidden/>
    <w:unhideWhenUsed/>
    <w:rsid w:val="00E209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0905"/>
    <w:rPr>
      <w:sz w:val="20"/>
      <w:szCs w:val="20"/>
    </w:rPr>
  </w:style>
  <w:style w:type="character" w:styleId="EndnoteReference">
    <w:name w:val="endnote reference"/>
    <w:basedOn w:val="DefaultParagraphFont"/>
    <w:uiPriority w:val="99"/>
    <w:semiHidden/>
    <w:unhideWhenUsed/>
    <w:rsid w:val="00E20905"/>
    <w:rPr>
      <w:vertAlign w:val="superscript"/>
    </w:rPr>
  </w:style>
  <w:style w:type="paragraph" w:customStyle="1" w:styleId="EndNoteBibliographyTitle">
    <w:name w:val="EndNote Bibliography Title"/>
    <w:basedOn w:val="Normal"/>
    <w:link w:val="EndNoteBibliographyTitleChar"/>
    <w:rsid w:val="000A74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A748D"/>
    <w:rPr>
      <w:rFonts w:ascii="Calibri" w:hAnsi="Calibri" w:cs="Calibri"/>
      <w:noProof/>
    </w:rPr>
  </w:style>
  <w:style w:type="paragraph" w:customStyle="1" w:styleId="EndNoteBibliography">
    <w:name w:val="EndNote Bibliography"/>
    <w:basedOn w:val="Normal"/>
    <w:link w:val="EndNoteBibliographyChar"/>
    <w:rsid w:val="000A74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A748D"/>
    <w:rPr>
      <w:rFonts w:ascii="Calibri" w:hAnsi="Calibri" w:cs="Calibri"/>
      <w:noProof/>
    </w:rPr>
  </w:style>
  <w:style w:type="character" w:customStyle="1" w:styleId="UnresolvedMention1">
    <w:name w:val="Unresolved Mention1"/>
    <w:basedOn w:val="DefaultParagraphFont"/>
    <w:uiPriority w:val="99"/>
    <w:semiHidden/>
    <w:unhideWhenUsed/>
    <w:rsid w:val="004346F5"/>
    <w:rPr>
      <w:color w:val="605E5C"/>
      <w:shd w:val="clear" w:color="auto" w:fill="E1DFDD"/>
    </w:rPr>
  </w:style>
  <w:style w:type="character" w:styleId="PlaceholderText">
    <w:name w:val="Placeholder Text"/>
    <w:basedOn w:val="DefaultParagraphFont"/>
    <w:uiPriority w:val="99"/>
    <w:semiHidden/>
    <w:rsid w:val="007B711B"/>
    <w:rPr>
      <w:color w:val="808080"/>
    </w:rPr>
  </w:style>
  <w:style w:type="paragraph" w:styleId="Header">
    <w:name w:val="header"/>
    <w:basedOn w:val="Normal"/>
    <w:link w:val="HeaderChar"/>
    <w:uiPriority w:val="99"/>
    <w:unhideWhenUsed/>
    <w:rsid w:val="00FE2A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A23"/>
  </w:style>
  <w:style w:type="paragraph" w:styleId="Footer">
    <w:name w:val="footer"/>
    <w:basedOn w:val="Normal"/>
    <w:link w:val="FooterChar"/>
    <w:uiPriority w:val="99"/>
    <w:unhideWhenUsed/>
    <w:rsid w:val="00FE2A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A23"/>
  </w:style>
  <w:style w:type="character" w:styleId="LineNumber">
    <w:name w:val="line number"/>
    <w:basedOn w:val="DefaultParagraphFont"/>
    <w:uiPriority w:val="99"/>
    <w:semiHidden/>
    <w:unhideWhenUsed/>
    <w:rsid w:val="00FE2A23"/>
  </w:style>
  <w:style w:type="character" w:styleId="CommentReference">
    <w:name w:val="annotation reference"/>
    <w:basedOn w:val="DefaultParagraphFont"/>
    <w:uiPriority w:val="99"/>
    <w:semiHidden/>
    <w:unhideWhenUsed/>
    <w:rsid w:val="009277ED"/>
    <w:rPr>
      <w:sz w:val="16"/>
      <w:szCs w:val="16"/>
    </w:rPr>
  </w:style>
  <w:style w:type="paragraph" w:styleId="CommentText">
    <w:name w:val="annotation text"/>
    <w:basedOn w:val="Normal"/>
    <w:link w:val="CommentTextChar"/>
    <w:uiPriority w:val="99"/>
    <w:semiHidden/>
    <w:unhideWhenUsed/>
    <w:rsid w:val="009277ED"/>
    <w:pPr>
      <w:spacing w:line="240" w:lineRule="auto"/>
    </w:pPr>
    <w:rPr>
      <w:sz w:val="20"/>
      <w:szCs w:val="20"/>
    </w:rPr>
  </w:style>
  <w:style w:type="character" w:customStyle="1" w:styleId="CommentTextChar">
    <w:name w:val="Comment Text Char"/>
    <w:basedOn w:val="DefaultParagraphFont"/>
    <w:link w:val="CommentText"/>
    <w:uiPriority w:val="99"/>
    <w:semiHidden/>
    <w:rsid w:val="009277ED"/>
    <w:rPr>
      <w:sz w:val="20"/>
      <w:szCs w:val="20"/>
    </w:rPr>
  </w:style>
  <w:style w:type="paragraph" w:styleId="BalloonText">
    <w:name w:val="Balloon Text"/>
    <w:basedOn w:val="Normal"/>
    <w:link w:val="BalloonTextChar"/>
    <w:uiPriority w:val="99"/>
    <w:semiHidden/>
    <w:unhideWhenUsed/>
    <w:rsid w:val="009277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7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424126">
      <w:bodyDiv w:val="1"/>
      <w:marLeft w:val="0"/>
      <w:marRight w:val="0"/>
      <w:marTop w:val="0"/>
      <w:marBottom w:val="0"/>
      <w:divBdr>
        <w:top w:val="none" w:sz="0" w:space="0" w:color="auto"/>
        <w:left w:val="none" w:sz="0" w:space="0" w:color="auto"/>
        <w:bottom w:val="none" w:sz="0" w:space="0" w:color="auto"/>
        <w:right w:val="none" w:sz="0" w:space="0" w:color="auto"/>
      </w:divBdr>
    </w:div>
    <w:div w:id="198731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cs8@cdc.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C6BCF-F3DB-4345-9A64-2062C7646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5435</Words>
  <Characters>3098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 Michael (CDC/DDID/NCEZID/DHCPP)</dc:creator>
  <cp:keywords/>
  <dc:description/>
  <cp:lastModifiedBy>Lo, Michael (CDC/DDID/NCEZID/DHCPP)</cp:lastModifiedBy>
  <cp:revision>6</cp:revision>
  <dcterms:created xsi:type="dcterms:W3CDTF">2019-11-19T21:14:00Z</dcterms:created>
  <dcterms:modified xsi:type="dcterms:W3CDTF">2019-11-21T21:21:00Z</dcterms:modified>
</cp:coreProperties>
</file>